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695A" w:rsidRPr="00C6695A" w:rsidRDefault="00C6695A" w:rsidP="00C6695A">
      <w:pPr>
        <w:pStyle w:val="TTPTitle"/>
        <w:rPr>
          <w:rFonts w:ascii="Times New Roman" w:hAnsi="Times New Roman" w:cs="Times New Roman"/>
          <w:sz w:val="48"/>
          <w:szCs w:val="48"/>
        </w:rPr>
      </w:pPr>
      <w:r>
        <w:rPr>
          <w:rFonts w:ascii="Times New Roman" w:hAnsi="Times New Roman" w:cs="Times New Roman"/>
          <w:sz w:val="48"/>
          <w:szCs w:val="48"/>
        </w:rPr>
        <w:t>Influence of Friction Crush W</w:t>
      </w:r>
      <w:r w:rsidRPr="00C6695A">
        <w:rPr>
          <w:rFonts w:ascii="Times New Roman" w:hAnsi="Times New Roman" w:cs="Times New Roman"/>
          <w:sz w:val="48"/>
          <w:szCs w:val="48"/>
        </w:rPr>
        <w:t xml:space="preserve">elding tool </w:t>
      </w:r>
      <w:r>
        <w:rPr>
          <w:rFonts w:ascii="Times New Roman" w:hAnsi="Times New Roman" w:cs="Times New Roman"/>
          <w:sz w:val="48"/>
          <w:szCs w:val="48"/>
        </w:rPr>
        <w:t>Profiles on the Weldability of Commercial Aluminum T</w:t>
      </w:r>
      <w:r w:rsidRPr="00C6695A">
        <w:rPr>
          <w:rFonts w:ascii="Times New Roman" w:hAnsi="Times New Roman" w:cs="Times New Roman"/>
          <w:sz w:val="48"/>
          <w:szCs w:val="48"/>
        </w:rPr>
        <w:t>ubes</w:t>
      </w:r>
      <w:r w:rsidRPr="00C6695A" w:rsidDel="00B71E36">
        <w:rPr>
          <w:rFonts w:ascii="Times New Roman" w:hAnsi="Times New Roman" w:cs="Times New Roman"/>
          <w:sz w:val="48"/>
          <w:szCs w:val="48"/>
        </w:rPr>
        <w:t xml:space="preserve"> </w:t>
      </w:r>
    </w:p>
    <w:p w:rsidR="00C6695A" w:rsidRPr="00C6695A" w:rsidRDefault="00C6695A" w:rsidP="00C6695A">
      <w:pPr>
        <w:pStyle w:val="TTPAuthors"/>
        <w:rPr>
          <w:rFonts w:ascii="Times New Roman" w:hAnsi="Times New Roman" w:cs="Times New Roman"/>
          <w:sz w:val="24"/>
          <w:szCs w:val="24"/>
        </w:rPr>
      </w:pPr>
      <w:r w:rsidRPr="00C6695A">
        <w:rPr>
          <w:rFonts w:ascii="Times New Roman" w:hAnsi="Times New Roman" w:cs="Times New Roman"/>
          <w:sz w:val="24"/>
          <w:szCs w:val="24"/>
        </w:rPr>
        <w:t>Hammad T. Elmetwally</w:t>
      </w:r>
      <w:r w:rsidRPr="00C6695A">
        <w:rPr>
          <w:rFonts w:ascii="Times New Roman" w:hAnsi="Times New Roman" w:cs="Times New Roman"/>
          <w:sz w:val="24"/>
          <w:szCs w:val="24"/>
          <w:vertAlign w:val="superscript"/>
        </w:rPr>
        <w:t>1</w:t>
      </w:r>
      <w:r w:rsidRPr="00C6695A">
        <w:rPr>
          <w:rFonts w:ascii="Times New Roman" w:hAnsi="Times New Roman" w:cs="Times New Roman"/>
          <w:sz w:val="24"/>
          <w:szCs w:val="24"/>
        </w:rPr>
        <w:t>,  Mahmoud E. Abdullah*</w:t>
      </w:r>
      <w:r w:rsidRPr="00C6695A">
        <w:rPr>
          <w:rFonts w:ascii="Times New Roman" w:hAnsi="Times New Roman" w:cs="Times New Roman"/>
          <w:sz w:val="24"/>
          <w:szCs w:val="24"/>
          <w:vertAlign w:val="superscript"/>
        </w:rPr>
        <w:t>2</w:t>
      </w:r>
      <w:r w:rsidRPr="00C6695A">
        <w:rPr>
          <w:rFonts w:ascii="Times New Roman" w:hAnsi="Times New Roman" w:cs="Times New Roman"/>
          <w:sz w:val="24"/>
          <w:szCs w:val="24"/>
        </w:rPr>
        <w:t>, Naguib G. Yakoub</w:t>
      </w:r>
      <w:r w:rsidRPr="00C6695A">
        <w:rPr>
          <w:rFonts w:ascii="Times New Roman" w:hAnsi="Times New Roman" w:cs="Times New Roman"/>
          <w:sz w:val="24"/>
          <w:szCs w:val="24"/>
          <w:vertAlign w:val="superscript"/>
        </w:rPr>
        <w:t>1</w:t>
      </w:r>
      <w:r w:rsidRPr="00C6695A">
        <w:rPr>
          <w:rFonts w:ascii="Times New Roman" w:hAnsi="Times New Roman" w:cs="Times New Roman"/>
          <w:sz w:val="24"/>
          <w:szCs w:val="24"/>
        </w:rPr>
        <w:t>, Mohamed N. Elsheikh</w:t>
      </w:r>
      <w:r w:rsidRPr="00C6695A">
        <w:rPr>
          <w:rFonts w:ascii="Times New Roman" w:hAnsi="Times New Roman" w:cs="Times New Roman"/>
          <w:sz w:val="24"/>
          <w:szCs w:val="24"/>
          <w:vertAlign w:val="superscript"/>
        </w:rPr>
        <w:t>1</w:t>
      </w:r>
      <w:r w:rsidRPr="00C6695A">
        <w:rPr>
          <w:rFonts w:ascii="Times New Roman" w:hAnsi="Times New Roman" w:cs="Times New Roman"/>
          <w:sz w:val="24"/>
          <w:szCs w:val="24"/>
        </w:rPr>
        <w:t>, and Ayman A. Abd-Eltwab</w:t>
      </w:r>
      <w:r w:rsidRPr="00C6695A">
        <w:rPr>
          <w:rFonts w:ascii="Times New Roman" w:hAnsi="Times New Roman" w:cs="Times New Roman"/>
          <w:sz w:val="24"/>
          <w:szCs w:val="24"/>
          <w:vertAlign w:val="superscript"/>
        </w:rPr>
        <w:t>1</w:t>
      </w:r>
    </w:p>
    <w:p w:rsidR="00C6695A" w:rsidRPr="00C6695A" w:rsidRDefault="00C6695A" w:rsidP="00C6695A">
      <w:pPr>
        <w:pStyle w:val="TTPAddress"/>
        <w:rPr>
          <w:rFonts w:ascii="Times New Roman" w:hAnsi="Times New Roman" w:cs="Times New Roman"/>
          <w:sz w:val="20"/>
          <w:szCs w:val="20"/>
        </w:rPr>
      </w:pPr>
      <w:r w:rsidRPr="00C6695A">
        <w:rPr>
          <w:rFonts w:ascii="Times New Roman" w:hAnsi="Times New Roman" w:cs="Times New Roman"/>
          <w:sz w:val="20"/>
          <w:szCs w:val="20"/>
          <w:vertAlign w:val="superscript"/>
        </w:rPr>
        <w:t>1</w:t>
      </w:r>
      <w:r w:rsidRPr="00C6695A">
        <w:rPr>
          <w:rFonts w:ascii="Times New Roman" w:hAnsi="Times New Roman" w:cs="Times New Roman"/>
          <w:sz w:val="20"/>
          <w:szCs w:val="20"/>
        </w:rPr>
        <w:t>Mechanical Engineering Department, Beni-Suef University, Beni-Suef, Egypt</w:t>
      </w:r>
    </w:p>
    <w:p w:rsidR="00C6695A" w:rsidRPr="00C6695A" w:rsidRDefault="00C6695A" w:rsidP="00C6695A">
      <w:pPr>
        <w:pStyle w:val="TTPAddress"/>
        <w:rPr>
          <w:rFonts w:ascii="Times New Roman" w:hAnsi="Times New Roman" w:cs="Times New Roman"/>
          <w:sz w:val="20"/>
          <w:szCs w:val="20"/>
        </w:rPr>
      </w:pPr>
      <w:r w:rsidRPr="00C6695A">
        <w:rPr>
          <w:rFonts w:ascii="Times New Roman" w:hAnsi="Times New Roman" w:cs="Times New Roman"/>
          <w:sz w:val="20"/>
          <w:szCs w:val="20"/>
          <w:vertAlign w:val="superscript"/>
        </w:rPr>
        <w:t>2</w:t>
      </w:r>
      <w:r w:rsidRPr="00C6695A">
        <w:rPr>
          <w:rFonts w:ascii="Times New Roman" w:hAnsi="Times New Roman" w:cs="Times New Roman"/>
          <w:sz w:val="20"/>
          <w:szCs w:val="20"/>
        </w:rPr>
        <w:t>Production Technology Department, Beni-Suef University, Beni-Suef, Egypt</w:t>
      </w:r>
    </w:p>
    <w:p w:rsidR="00C6695A" w:rsidRPr="00C6695A" w:rsidRDefault="00C6695A" w:rsidP="00C6695A">
      <w:pPr>
        <w:pStyle w:val="TTPAddress"/>
        <w:rPr>
          <w:rFonts w:ascii="Times New Roman" w:hAnsi="Times New Roman" w:cs="Times New Roman"/>
          <w:sz w:val="20"/>
          <w:szCs w:val="20"/>
        </w:rPr>
      </w:pPr>
      <w:r w:rsidRPr="00C6695A">
        <w:rPr>
          <w:rFonts w:ascii="Times New Roman" w:hAnsi="Times New Roman" w:cs="Times New Roman"/>
          <w:sz w:val="20"/>
          <w:szCs w:val="20"/>
        </w:rPr>
        <w:t xml:space="preserve">E-mail </w:t>
      </w:r>
      <w:hyperlink r:id="rId7" w:history="1">
        <w:r w:rsidRPr="00C6695A">
          <w:rPr>
            <w:rStyle w:val="Hyperlink"/>
            <w:rFonts w:ascii="Times New Roman" w:hAnsi="Times New Roman"/>
            <w:sz w:val="20"/>
            <w:szCs w:val="20"/>
          </w:rPr>
          <w:t>iec.mahmoud@gmail.com</w:t>
        </w:r>
      </w:hyperlink>
    </w:p>
    <w:p w:rsidR="00C6695A" w:rsidRPr="00C6695A" w:rsidRDefault="00C6695A" w:rsidP="00C6695A">
      <w:pPr>
        <w:pStyle w:val="TTPAddress"/>
        <w:jc w:val="both"/>
        <w:rPr>
          <w:sz w:val="20"/>
          <w:szCs w:val="20"/>
        </w:rPr>
      </w:pPr>
    </w:p>
    <w:p w:rsidR="00C6695A" w:rsidRPr="00C6695A" w:rsidRDefault="00C6695A" w:rsidP="00C6695A">
      <w:pPr>
        <w:pStyle w:val="TTPAbstract"/>
        <w:spacing w:before="0"/>
        <w:rPr>
          <w:i/>
          <w:sz w:val="20"/>
          <w:szCs w:val="20"/>
        </w:rPr>
      </w:pPr>
      <w:r w:rsidRPr="00C6695A">
        <w:rPr>
          <w:b/>
          <w:bCs/>
          <w:sz w:val="20"/>
          <w:szCs w:val="20"/>
        </w:rPr>
        <w:t>A</w:t>
      </w:r>
      <w:r w:rsidR="00640BB6">
        <w:rPr>
          <w:b/>
          <w:bCs/>
          <w:sz w:val="20"/>
          <w:szCs w:val="20"/>
        </w:rPr>
        <w:t xml:space="preserve">BSTRACT- </w:t>
      </w:r>
      <w:r w:rsidRPr="00C6695A">
        <w:rPr>
          <w:i/>
          <w:sz w:val="20"/>
          <w:szCs w:val="20"/>
        </w:rPr>
        <w:t>Internal flash defect one of the common welding defects appear after welding tube to tube by conventional friction welding techniques. Internal flash defects classified as a drawback when we use the inner diameter of welded tubes to transfer liquids or gases. This study focusing on the welding tube to another tube without internal flash defect. A new welding technique called orbital friction crush welding (OFCW) was used for this investigation. The OFCW tool has a disk geometry with a specific groove. The groove designed in the tool profile to crush the edges of the joint. Three tool grooves V-groove, trapezoidal groove, and concave groove were considered as the main effective welding parameters for crushing the material. The material was used commercial tubes of aluminum. The tubes have 60 mm outside diameter and 3 mm wall thickness. The heat treatment process was performed to standardize the tubes besides forming the edges to flange without cracks. Several working parameters such as the tool welding profile, the flange ratio, and the rotation speed were considered. The results of experimental works carried out the relationship between the welding parameters and both welding temperature and welding strength. The maximum welding strength was carried by trapezoidal profile groove comparison with other grooves.</w:t>
      </w:r>
    </w:p>
    <w:p w:rsidR="00C6695A" w:rsidRDefault="00C6695A" w:rsidP="00C6695A">
      <w:pPr>
        <w:pStyle w:val="TTPAddress"/>
        <w:jc w:val="both"/>
        <w:rPr>
          <w:rFonts w:ascii="Times New Roman" w:hAnsi="Times New Roman" w:cs="Times New Roman"/>
          <w:sz w:val="20"/>
          <w:szCs w:val="20"/>
        </w:rPr>
      </w:pPr>
      <w:r w:rsidRPr="00C6695A">
        <w:rPr>
          <w:rFonts w:ascii="Times New Roman" w:hAnsi="Times New Roman" w:cs="Times New Roman"/>
          <w:b/>
          <w:bCs/>
          <w:sz w:val="20"/>
          <w:szCs w:val="20"/>
        </w:rPr>
        <w:t xml:space="preserve">Keywords: </w:t>
      </w:r>
      <w:r w:rsidRPr="00C6695A">
        <w:rPr>
          <w:rFonts w:ascii="Times New Roman" w:hAnsi="Times New Roman" w:cs="Times New Roman"/>
          <w:sz w:val="20"/>
          <w:szCs w:val="20"/>
        </w:rPr>
        <w:t>Solid-state welding, Friction welding, Friction crush welding, Tube welding, Aluminum tubes</w:t>
      </w:r>
      <w:r>
        <w:rPr>
          <w:rFonts w:ascii="Times New Roman" w:hAnsi="Times New Roman" w:cs="Times New Roman"/>
          <w:sz w:val="20"/>
          <w:szCs w:val="20"/>
        </w:rPr>
        <w:t>.</w:t>
      </w:r>
    </w:p>
    <w:p w:rsidR="00C6695A" w:rsidRDefault="00C6695A" w:rsidP="00C6695A">
      <w:pPr>
        <w:pStyle w:val="TTPAddress"/>
        <w:jc w:val="both"/>
        <w:rPr>
          <w:b/>
          <w:bCs/>
          <w:sz w:val="20"/>
          <w:szCs w:val="20"/>
        </w:rPr>
      </w:pPr>
      <w:r w:rsidRPr="00C6695A">
        <w:rPr>
          <w:rFonts w:ascii="Times New Roman" w:hAnsi="Times New Roman" w:cs="Times New Roman"/>
          <w:b/>
          <w:sz w:val="20"/>
          <w:szCs w:val="20"/>
        </w:rPr>
        <w:t>2010 Mathematics Subject Classification</w:t>
      </w:r>
      <w:r>
        <w:rPr>
          <w:rFonts w:ascii="Times New Roman" w:hAnsi="Times New Roman" w:cs="Times New Roman"/>
          <w:b/>
          <w:sz w:val="20"/>
          <w:szCs w:val="20"/>
        </w:rPr>
        <w:t xml:space="preserve">: </w:t>
      </w:r>
      <w:r w:rsidRPr="00C6695A">
        <w:rPr>
          <w:rFonts w:ascii="Times New Roman" w:hAnsi="Times New Roman" w:cs="Times New Roman"/>
          <w:sz w:val="20"/>
          <w:szCs w:val="20"/>
        </w:rPr>
        <w:t>15A15, 68W99.</w:t>
      </w:r>
    </w:p>
    <w:p w:rsidR="00C6695A" w:rsidRPr="00C6695A" w:rsidRDefault="00C6695A" w:rsidP="00C6695A">
      <w:pPr>
        <w:sectPr w:rsidR="00C6695A" w:rsidRPr="00C6695A" w:rsidSect="001851E6">
          <w:headerReference w:type="even" r:id="rId8"/>
          <w:headerReference w:type="default" r:id="rId9"/>
          <w:footerReference w:type="even" r:id="rId10"/>
          <w:footerReference w:type="default" r:id="rId11"/>
          <w:headerReference w:type="first" r:id="rId12"/>
          <w:footerReference w:type="first" r:id="rId13"/>
          <w:pgSz w:w="11520" w:h="15840" w:code="9"/>
          <w:pgMar w:top="1411" w:right="1123" w:bottom="850" w:left="1123" w:header="706" w:footer="288" w:gutter="0"/>
          <w:pgNumType w:start="16"/>
          <w:cols w:space="709"/>
          <w:noEndnote/>
        </w:sectPr>
      </w:pPr>
    </w:p>
    <w:p w:rsidR="00C6695A" w:rsidRPr="00C6695A" w:rsidRDefault="00C6695A" w:rsidP="00C6695A">
      <w:pPr>
        <w:pStyle w:val="TTPSectionHeading"/>
        <w:numPr>
          <w:ilvl w:val="0"/>
          <w:numId w:val="2"/>
        </w:numPr>
        <w:rPr>
          <w:sz w:val="20"/>
          <w:szCs w:val="20"/>
        </w:rPr>
      </w:pPr>
      <w:r>
        <w:rPr>
          <w:sz w:val="20"/>
          <w:szCs w:val="20"/>
        </w:rPr>
        <w:lastRenderedPageBreak/>
        <w:t xml:space="preserve">INTRODUCTION </w:t>
      </w:r>
    </w:p>
    <w:p w:rsidR="00C6695A" w:rsidRDefault="00C6695A" w:rsidP="00C6695A">
      <w:pPr>
        <w:jc w:val="both"/>
        <w:rPr>
          <w:rFonts w:ascii="Times New Roman" w:hAnsi="Times New Roman" w:cs="Times New Roman"/>
          <w:sz w:val="20"/>
          <w:szCs w:val="20"/>
        </w:rPr>
      </w:pPr>
      <w:r w:rsidRPr="00C6695A">
        <w:rPr>
          <w:rFonts w:ascii="Times New Roman" w:hAnsi="Times New Roman" w:cs="Times New Roman"/>
          <w:sz w:val="20"/>
          <w:szCs w:val="20"/>
        </w:rPr>
        <w:t xml:space="preserve">Industrial applications of friction welding </w:t>
      </w:r>
      <w:r w:rsidRPr="00C6695A">
        <w:rPr>
          <w:rFonts w:ascii="Times New Roman" w:hAnsi="Times New Roman" w:cs="Times New Roman"/>
          <w:noProof/>
          <w:sz w:val="20"/>
          <w:szCs w:val="20"/>
        </w:rPr>
        <w:t>increase</w:t>
      </w:r>
      <w:r w:rsidRPr="00C6695A">
        <w:rPr>
          <w:rFonts w:ascii="Times New Roman" w:hAnsi="Times New Roman" w:cs="Times New Roman"/>
          <w:sz w:val="20"/>
          <w:szCs w:val="20"/>
        </w:rPr>
        <w:t xml:space="preserve"> in recent years; It uses in electronic packages, engines, fuel tanks, tubes, pipelines, </w:t>
      </w:r>
      <w:r w:rsidRPr="00C6695A">
        <w:rPr>
          <w:rFonts w:ascii="Times New Roman" w:hAnsi="Times New Roman" w:cs="Times New Roman"/>
          <w:noProof/>
          <w:sz w:val="20"/>
          <w:szCs w:val="20"/>
        </w:rPr>
        <w:t>and</w:t>
      </w:r>
      <w:r w:rsidRPr="00C6695A">
        <w:rPr>
          <w:rFonts w:ascii="Times New Roman" w:hAnsi="Times New Roman" w:cs="Times New Roman"/>
          <w:sz w:val="20"/>
          <w:szCs w:val="20"/>
        </w:rPr>
        <w:t xml:space="preserve"> other manufacturing applications. This development return to the </w:t>
      </w:r>
      <w:r w:rsidRPr="00C6695A">
        <w:rPr>
          <w:rFonts w:ascii="Times New Roman" w:hAnsi="Times New Roman" w:cs="Times New Roman"/>
          <w:noProof/>
          <w:sz w:val="20"/>
          <w:szCs w:val="20"/>
        </w:rPr>
        <w:t>past investigations</w:t>
      </w:r>
      <w:r w:rsidRPr="00C6695A">
        <w:rPr>
          <w:rFonts w:ascii="Times New Roman" w:hAnsi="Times New Roman" w:cs="Times New Roman"/>
          <w:sz w:val="20"/>
          <w:szCs w:val="20"/>
        </w:rPr>
        <w:t xml:space="preserve"> showed </w:t>
      </w:r>
      <w:r w:rsidRPr="00C6695A">
        <w:rPr>
          <w:rFonts w:ascii="Times New Roman" w:hAnsi="Times New Roman" w:cs="Times New Roman"/>
          <w:noProof/>
          <w:sz w:val="20"/>
          <w:szCs w:val="20"/>
        </w:rPr>
        <w:t>that the</w:t>
      </w:r>
      <w:r w:rsidRPr="00C6695A">
        <w:rPr>
          <w:rFonts w:ascii="Times New Roman" w:hAnsi="Times New Roman" w:cs="Times New Roman"/>
          <w:sz w:val="20"/>
          <w:szCs w:val="20"/>
        </w:rPr>
        <w:t xml:space="preserve"> fusion welding caused may problems in the welding zone during joining some series of light metals like aluminum alloys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ISBN":"0924-0136","author":[{"dropping-particle":"","family":"Merklein","given":"Marion","non-dropping-particle":"","parse-names":false,"suffix":""},{"dropping-particle":"","family":"Johannes","given":"Maren","non-dropping-particle":"","parse-names":false,"suffix":""},{"dropping-particle":"","family":"Lechner","given":"Michael","non-dropping-particle":"","parse-names":false,"suffix":""},{"dropping-particle":"","family":"Kuppert","given":"Andreas","non-dropping-particle":"","parse-names":false,"suffix":""}],"container-title":"Journal of Materials Processing Technology","id":"ITEM-1","issue":"2","issued":{"date-parts":[["2014"]]},"page":"151-164","title":"A review on tailored blanks—Production, applications and evaluation","type":"article-journal","volume":"214"},"uris":["http://www.mendeley.com/documents/?uuid=d66ee624-5791-42a0-81af-2cb5265969d2"]},{"id":"ITEM-2","itemData":{"ISBN":"0268-3768","author":[{"dropping-particle":"","family":"Köklü","given":"Uğur","non-dropping-particle":"","parse-names":false,"suffix":""}],"container-title":"the International Journal of Advanced Manufacturing Technology","id":"ITEM-2","issue":"1-4","issued":{"date-parts":[["2013"]]},"page":"221-229","title":"Investigation into the formability of Al-1050 tailor-welded blanks with antilock braking system","type":"article-journal","volume":"66"},"uris":["http://www.mendeley.com/documents/?uuid=0a3cf3ea-2cd5-4dcf-a398-ab841790b7fd"]},{"id":"ITEM-3","itemData":{"DOI":"10.1007/978-3-319-72697-7_38","ISBN":"978-3-319-72697-7","abstract":"Aluminium alloy 6063 pipe sections were friction stir welded to produce a sound joining. In this present study, the full weld cycle of heat input will be gathered for rotational speed ranging between 1000 and 1600 rpm and travel speed between 3 and 5 mm/s. There will be 5 specimens to be friction stir welded. It was found that, the heat input will be increased with the increment of rotational speed up to 396 °C and decreased with the increment of travel speed with a minimum of 221 °C. These conditions were recorded by utilizing K-type thermocouples and the Signal Express software with a National Instrument model cDAQ-9171 data logger.","author":[{"dropping-particle":"","family":"Ismail","given":"Azman","non-dropping-particle":"","parse-names":false,"suffix":""},{"dropping-particle":"","family":"Awang","given":"Mokhtar","non-dropping-particle":"","parse-names":false,"suffix":""},{"dropping-particle":"","family":"Rahman","given":"Fauziah Ab","non-dropping-particle":"","parse-names":false,"suffix":""},{"dropping-particle":"","family":"Baharudin","given":"Bakhtiar Ariff","non-dropping-particle":"","parse-names":false,"suffix":""},{"dropping-particle":"","family":"Khalid","given":"Puteri Zarina Megat","non-dropping-particle":"","parse-names":false,"suffix":""},{"dropping-particle":"","family":"Hamid","given":"Darulihsan Abdul","non-dropping-particle":"","parse-names":false,"suffix":""},{"dropping-particle":"","family":"Ahmad","given":"Kamal","non-dropping-particle":"","parse-names":false,"suffix":""}],"editor":[{"dropping-particle":"","family":"Öchsner","given":"Andreas","non-dropping-particle":"","parse-names":false,"suffix":""}],"id":"ITEM-3","issued":{"date-parts":[["2018"]]},"page":"461-467","publisher":"Springer International Publishing","publisher-place":"Cham","title":"The Mapping of Full Weld Cycle Heat Profile for Friction Stir Welding Pipe Butt Joints BT - Engineering Applications for New Materials and Technologies","type":"chapter"},"uris":["http://www.mendeley.com/documents/?uuid=928d297d-f674-4866-8d7c-bab46c057f28"]}],"mendeley":{"formattedCitation":"[1]–[3]","plainTextFormattedCitation":"[1]–[3]","previouslyFormattedCitation":"[1]–[3]"},"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1–3]</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 xml:space="preserve">. Friction welding principle depending on two main factors, friction heat, and compressive forces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DOI":"10.1007/s11663-017-1108-4","ISSN":"1543-1916","abstract":"Joining sheet metal can be problematic using traditional friction welding techniques. Friction crush welding (FCW) offers a high speed process which requires a simple edge preparation and can be applied to out-of-plane geometries. In this work, an implementation of FCW was employed using an additional wire to weld sheets of EN AW5754 H22, DC01, and Cu-DHP. The joint is formed by bringing together two sheet metal parts, introducing a wire into the weld zone and employing a rotating disk which is subject to an external force. The requirements of the welding preparation and the fundamental process variables are shown. Thermal measurements were taken which give evidence about the maximum temperature in the welding center and the temperature in the periphery of the sheet metals being joined. The high welding speed along with a relatively low heat input results in a minimal distortion of the sheet metal and marginal metallurgical changes in the parent material. In the steel specimens, this FCW implementation produces a fine grain microstructure, enhancing mechanical properties in the region of the weld. Aluminum and copper produced mean bond strengths of 77 and 69 pct to that of the parent material, respectively, whilst the steel demonstrated a strength of 98 pct. Using a wire offers the opportunity to use a higher-alloyed additional material and to precisely adjust the additional material volume appropriate for a given material alignment and thickness.","author":[{"dropping-particle":"","family":"Besler","given":"Florian A","non-dropping-particle":"","parse-names":false,"suffix":""},{"dropping-particle":"","family":"Grant","given":"Richard J","non-dropping-particle":"","parse-names":false,"suffix":""},{"dropping-particle":"","family":"Schindele","given":"Paul","non-dropping-particle":"","parse-names":false,"suffix":""},{"dropping-particle":"","family":"Stegmüller","given":"Michael J R","non-dropping-particle":"","parse-names":false,"suffix":""}],"container-title":"Metallurgical and Materials Transactions B","id":"ITEM-1","issue":"6","issued":{"date-parts":[["2017"]]},"page":"2930-2948","title":"Advanced Process Possibilities in Friction Crush Welding of Aluminum, Steel, and Copper by Using an Additional Wire","type":"article-journal","volume":"48"},"uris":["http://www.mendeley.com/documents/?uuid=83965127-d47d-4400-9aca-f4ba0b4efa57"]}],"mendeley":{"formattedCitation":"[4]","plainTextFormattedCitation":"[4]","previouslyFormattedCitation":"[4]"},"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4]</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 xml:space="preserve">. Frictional heat produced as a result of mechanical energy whatever moving or rotating while compressive forces are used for bonding. Friction welding </w:t>
      </w:r>
      <w:r w:rsidRPr="00C6695A">
        <w:rPr>
          <w:rFonts w:ascii="Times New Roman" w:hAnsi="Times New Roman" w:cs="Times New Roman"/>
          <w:noProof/>
          <w:sz w:val="20"/>
          <w:szCs w:val="20"/>
        </w:rPr>
        <w:t>has</w:t>
      </w:r>
      <w:r w:rsidRPr="00C6695A">
        <w:rPr>
          <w:rFonts w:ascii="Times New Roman" w:hAnsi="Times New Roman" w:cs="Times New Roman"/>
          <w:sz w:val="20"/>
          <w:szCs w:val="20"/>
        </w:rPr>
        <w:t xml:space="preserve"> two groups classified as the </w:t>
      </w:r>
      <w:r w:rsidRPr="00C6695A">
        <w:rPr>
          <w:rFonts w:ascii="Times New Roman" w:hAnsi="Times New Roman" w:cs="Times New Roman"/>
          <w:noProof/>
          <w:sz w:val="20"/>
          <w:szCs w:val="20"/>
        </w:rPr>
        <w:t>relative</w:t>
      </w:r>
      <w:r w:rsidRPr="00C6695A">
        <w:rPr>
          <w:rFonts w:ascii="Times New Roman" w:hAnsi="Times New Roman" w:cs="Times New Roman"/>
          <w:sz w:val="20"/>
          <w:szCs w:val="20"/>
        </w:rPr>
        <w:t xml:space="preserve"> motion of the workpiece and the relative motion of the tool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DOI":"https://doi.org/10.1016/j.jmatprotec.2016.03.012","ISSN":"0924-0136","abstract":"The implementation of friction crush welding (FCW) offers a versatile application in the welding of sheet metals. Three materials (EN AW 5754H22, DC01 and Cu-DHP) were analysed by applying the method with flanged edges. The additional material required to form the weld is provided by the flanged edges of the parent sheet metal. The joint is formed by the relative motion between a rotating disc, which is applied with a crushing force, and two sheet metal parts. The fundamental process variables and the requirements of the welding preparation are shown. Bond strengths, as a percentage of the yield strength of the parent material, of around 95% (DC01) 90% (EN AW 5754H22) and 62% (Cu-DHP) are achieved. Microstructural investigations reveal that a dynamic solid-state deformation and recrystallization of the additional flanged material results in a fine grain microstructure in the weld region. Reduced metallurgical changes along with minimized distortion and residual stresses in the parent material indicate low heat input. By creating a fine grain microstructure in the welding line, the friction crush welding method reveals great potential, especially for welding steel.","author":[{"dropping-particle":"","family":"Besler","given":"Florian A","non-dropping-particle":"","parse-names":false,"suffix":""},{"dropping-particle":"","family":"Schindele","given":"Paul","non-dropping-particle":"","parse-names":false,"suffix":""},{"dropping-particle":"","family":"Grant","given":"Richard J","non-dropping-particle":"","parse-names":false,"suffix":""},{"dropping-particle":"","family":"Stegmüller","given":"Michael J R","non-dropping-particle":"","parse-names":false,"suffix":""}],"container-title":"Journal of Materials Processing Technology","id":"ITEM-1","issued":{"date-parts":[["2016"]]},"page":"72-83","title":"Friction crush welding of aluminium, copper and steel sheetmetals with flanged edges","type":"article-journal","volume":"234"},"uris":["http://www.mendeley.com/documents/?uuid=baadf1c1-e636-4107-bd94-cabb2401f387"]}],"mendeley":{"formattedCitation":"[5]","plainTextFormattedCitation":"[5]","previouslyFormattedCitation":"[5]"},"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5]</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 xml:space="preserve">. Both friction welding groups produced success specimens during welding bars, plates, </w:t>
      </w:r>
      <w:r w:rsidRPr="00C6695A">
        <w:rPr>
          <w:rFonts w:ascii="Times New Roman" w:hAnsi="Times New Roman" w:cs="Times New Roman"/>
          <w:noProof/>
          <w:sz w:val="20"/>
          <w:szCs w:val="20"/>
        </w:rPr>
        <w:t>and</w:t>
      </w:r>
      <w:r w:rsidRPr="00C6695A">
        <w:rPr>
          <w:rFonts w:ascii="Times New Roman" w:hAnsi="Times New Roman" w:cs="Times New Roman"/>
          <w:sz w:val="20"/>
          <w:szCs w:val="20"/>
        </w:rPr>
        <w:t xml:space="preserve"> sheet metals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ISBN":"2192-9262","author":[{"dropping-particle":"","family":"Anitha","given":"P","non-dropping-particle":"","parse-names":false,"suffix":""},{"dropping-particle":"","family":"Majumder","given":"M C","non-dropping-particle":"","parse-names":false,"suffix":""},{"dropping-particle":"","family":"Saravanan","given":"V","non-dropping-particle":"","parse-names":false,"suffix":""},{"dropping-particle":"","family":"Rajakumar","given":"","non-dropping-particle":"","parse-names":false,"suffix":""}],"container-title":"Metallography Analysis","id":"ITEM-1","issued":{"date-parts":[["2018"]]},"page":"277-287","title":"Microstructural characterization and mechanical properties of friction-welded IN718 and SS410 dissimilar joint","type":"article-journal","volume":"7"},"uris":["http://www.mendeley.com/documents/?uuid=4e7172df-8c09-4543-b31c-58682ad19d18"]},{"id":"ITEM-2","itemData":{"author":[{"dropping-particle":"","family":"Uzkut","given":"Mehmet","non-dropping-particle":"","parse-names":false,"suffix":""},{"dropping-particle":"","family":"Ünlü","given":"Bekir Sadık","non-dropping-particle":"","parse-names":false,"suffix":""},{"dropping-particle":"","family":"Yilmaz","given":"Selim Sarper","non-dropping-particle":"","parse-names":false,"suffix":""},{"dropping-particle":"","family":"Akdağ","given":"Mustafa","non-dropping-particle":"","parse-names":false,"suffix":""}],"container-title":"Proceedings of the 2nd International Symposium on Sustainable Development","id":"ITEM-2","issued":{"date-parts":[["2010"]]},"page":"8-9","publisher":"International Burch University Sarajevo","title":"Friction welding and its applications in today’s world","type":"paper-conference"},"uris":["http://www.mendeley.com/documents/?uuid=e721322b-c616-4b2e-b40c-0790684786b5"]},{"id":"ITEM-3","itemData":{"author":[{"dropping-particle":"","family":"Zech","given":"Dipl-Ing Franz","non-dropping-particle":"","parse-names":false,"suffix":""},{"dropping-particle":"","family":"Cramer","given":"Ing Heidi","non-dropping-particle":"","parse-names":false,"suffix":""},{"dropping-particle":"","family":"Appel","given":"Dipl-Ing Ludwig","non-dropping-particle":"","parse-names":false,"suffix":""},{"dropping-particle":"","family":"Serve","given":"Michael","non-dropping-particle":"","parse-names":false,"suffix":""}],"container-title":"Welding Testing, Material","id":"ITEM-3","issued":{"date-parts":[["2011"]]},"page":"1-12","title":"Orbital friction welding of metallic materials and dissimilar material joints on non-rotationally symmetrical joining cross-sections","type":"article-journal","volume":"1"},"uris":["http://www.mendeley.com/documents/?uuid=540f9c25-d93a-4589-9f4a-acc3b97518ae"]}],"mendeley":{"formattedCitation":"[6]–[8]","plainTextFormattedCitation":"[6]–[8]","previouslyFormattedCitation":"[6]–[8]"},"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6–8]</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 xml:space="preserve">, However, there are many annually articles present and discuss these types of issues concerned with improving or </w:t>
      </w:r>
    </w:p>
    <w:p w:rsidR="00C6695A" w:rsidRDefault="00C6695A" w:rsidP="00C6695A">
      <w:pPr>
        <w:jc w:val="both"/>
        <w:rPr>
          <w:rFonts w:ascii="Times New Roman" w:hAnsi="Times New Roman" w:cs="Times New Roman"/>
          <w:sz w:val="20"/>
          <w:szCs w:val="20"/>
        </w:rPr>
      </w:pPr>
    </w:p>
    <w:p w:rsidR="00C6695A" w:rsidRPr="00C6695A" w:rsidRDefault="00C6695A" w:rsidP="00C6695A">
      <w:pPr>
        <w:jc w:val="both"/>
        <w:rPr>
          <w:rFonts w:ascii="Times New Roman" w:hAnsi="Times New Roman" w:cs="Times New Roman"/>
          <w:sz w:val="20"/>
          <w:szCs w:val="20"/>
        </w:rPr>
      </w:pPr>
      <w:r w:rsidRPr="00C6695A">
        <w:rPr>
          <w:rFonts w:ascii="Times New Roman" w:hAnsi="Times New Roman" w:cs="Times New Roman"/>
          <w:sz w:val="20"/>
          <w:szCs w:val="20"/>
        </w:rPr>
        <w:t xml:space="preserve">developing friction welding processes and friction welding parameters. Ebrahimzadeh et al.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ISBN":"0268-3768","author":[{"dropping-particle":"","family":"Ebrahimzadeh","given":"V","non-dropping-particle":"","parse-names":false,"suffix":""},{"dropping-particle":"","family":"Paidar","given":"M","non-dropping-particle":"","parse-names":false,"suffix":""},{"dropping-particle":"","family":"Safarkhanian","given":"M A","non-dropping-particle":"","parse-names":false,"suffix":""},{"dropping-particle":"","family":"Ojo","given":"O Oladimeji","non-dropping-particle":"","parse-names":false,"suffix":""}],"container-title":"The International Journal of Advanced Manufacturing Technology","id":"ITEM-1","issue":"1-4","issued":{"date-parts":[["2018"]]},"page":"1237-1254","title":"Orbital friction stir lap welding of AA5456-H321/AA5456-O aluminum alloys under varied parameters","type":"article-journal","volume":"96"},"uris":["http://www.mendeley.com/documents/?uuid=182e1fdf-aaae-487e-846d-feaa5c7d2878"]}],"mendeley":{"formattedCitation":"[9]","plainTextFormattedCitation":"[9]","previouslyFormattedCitation":"[9]"},"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9]</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 xml:space="preserve"> studied the various parameters of orbital friction stir welding process on mechanical properties and microstructure of heat treatable aluminum alloys AA5456-H321 and AA5456-O. The optimum welding parameters occur at the tool rotation speed 900 rpm and travel speed 45 mm/min. In tube/pipe welding, the relative motion of the tool is a common friction welding type for instance; Ismail et al.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DOI":"10.1007/978-3-319-72697-7_38","ISBN":"978-3-319-72697-7","abstract":"Aluminium alloy 6063 pipe sections were friction stir welded to produce a sound joining. In this present study, the full weld cycle of heat input will be gathered for rotational speed ranging between 1000 and 1600 rpm and travel speed between 3 and 5 mm/s. There will be 5 specimens to be friction stir welded. It was found that, the heat input will be increased with the increment of rotational speed up to 396 °C and decreased with the increment of travel speed with a minimum of 221 °C. These conditions were recorded by utilizing K-type thermocouples and the Signal Express software with a National Instrument model cDAQ-9171 data logger.","author":[{"dropping-particle":"","family":"Ismail","given":"Azman","non-dropping-particle":"","parse-names":false,"suffix":""},{"dropping-particle":"","family":"Awang","given":"Mokhtar","non-dropping-particle":"","parse-names":false,"suffix":""},{"dropping-particle":"","family":"Rahman","given":"Fauziah Ab","non-dropping-particle":"","parse-names":false,"suffix":""},{"dropping-particle":"","family":"Baharudin","given":"Bakhtiar Ariff","non-dropping-particle":"","parse-names":false,"suffix":""},{"dropping-particle":"","family":"Khalid","given":"Puteri Zarina Megat","non-dropping-particle":"","parse-names":false,"suffix":""},{"dropping-particle":"","family":"Hamid","given":"Darulihsan Abdul","non-dropping-particle":"","parse-names":false,"suffix":""},{"dropping-particle":"","family":"Ahmad","given":"Kamal","non-dropping-particle":"","parse-names":false,"suffix":""}],"editor":[{"dropping-particle":"","family":"Öchsner","given":"Andreas","non-dropping-particle":"","parse-names":false,"suffix":""}],"id":"ITEM-1","issued":{"date-parts":[["2018"]]},"page":"461-467","publisher":"Springer International Publishing","publisher-place":"Cham","title":"The Mapping of Full Weld Cycle Heat Profile for Friction Stir Welding Pipe Butt Joints BT - Engineering Applications for New Materials and Technologies","type":"chapter"},"uris":["http://www.mendeley.com/documents/?uuid=928d297d-f674-4866-8d7c-bab46c057f28"]}],"mendeley":{"formattedCitation":"[3]","plainTextFormattedCitation":"[3]","previouslyFormattedCitation":"[3]"},"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3]</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 xml:space="preserve"> carried out a study on weldability of aluminum alloy 6063 pipes by friction stir welding process. The aluminum pipes defined by 89 mm outer diameter and 5 mm wall thickness. The tool rotated on three levels of speeds 1000 rpm, 1300 rpm, and 1600 rpm. The experimental work results of aluminum pipes 6063 showed the heat generation increases with increasing the tool rotation speed. Other investigations on aluminum alloys 6063 were carried the properties of friction welding by using </w:t>
      </w:r>
      <w:r w:rsidRPr="00C6695A">
        <w:rPr>
          <w:rFonts w:ascii="Times New Roman" w:hAnsi="Times New Roman" w:cs="Times New Roman"/>
          <w:sz w:val="20"/>
          <w:szCs w:val="20"/>
        </w:rPr>
        <w:lastRenderedPageBreak/>
        <w:t xml:space="preserve">orbital clamping unit system (OCUS) </w:t>
      </w:r>
      <w:r w:rsidR="00A875F7" w:rsidRPr="00C6695A">
        <w:rPr>
          <w:rFonts w:ascii="Times New Roman" w:hAnsi="Times New Roman" w:cs="Times New Roman"/>
          <w:sz w:val="20"/>
          <w:szCs w:val="20"/>
        </w:rPr>
        <w:fldChar w:fldCharType="begin" w:fldLock="1"/>
      </w:r>
      <w:r w:rsidRPr="00C6695A">
        <w:rPr>
          <w:rFonts w:ascii="Times New Roman" w:hAnsi="Times New Roman" w:cs="Times New Roman"/>
          <w:sz w:val="20"/>
          <w:szCs w:val="20"/>
        </w:rPr>
        <w:instrText>ADDIN CSL_CITATION {"citationItems":[{"id":"ITEM-1","itemData":{"author":[{"dropping-particle":"","family":"Khourshid","given":"A M","non-dropping-particle":"","parse-names":false,"suffix":""},{"dropping-particle":"","family":"Sabry","given":"I","non-dropping-particle":"","parse-names":false,"suffix":""}],"container-title":"Int. J Mech. Eng. Rob. Res","id":"ITEM-1","issue":"3","issued":{"date-parts":[["2013"]]},"page":"31-339","title":"Friction stir welding study on aluminum pipe","type":"article-journal","volume":"2"},"uris":["http://www.mendeley.com/documents/?uuid=bf187b26-9cc4-4d9d-97a8-96e938630c52"]},{"id":"ITEM-2","itemData":{"author":[{"dropping-particle":"","family":"Ismail","given":"Azman","non-dropping-particle":"","parse-names":false,"suffix":""},{"dropping-particle":"","family":"Awang","given":"Mokhtar","non-dropping-particle":"","parse-names":false,"suffix":""},{"dropping-particle":"","family":"Fawad","given":"Hasan","non-dropping-particle":"","parse-names":false,"suffix":""},{"dropping-particle":"","family":"Ahmad","given":"Kamal","non-dropping-particle":"","parse-names":false,"suffix":""}],"container-title":"Proceedings of the 7th Asia Pacific IIW International Congress, Singapore","id":"ITEM-2","issued":{"date-parts":[["2013"]]},"page":"78-81","title":"Friction stir welding on aluminum alloy 6063 pipe","type":"paper-conference"},"uris":["http://www.mendeley.com/documents/?uuid=fac5b75e-a61d-4fa7-b554-6f44983c3882"]}],"mendeley":{"formattedCitation":"[10], [11]","plainTextFormattedCitation":"[10], [11]","previouslyFormattedCitation":"[10], [11]"},"properties":{"noteIndex":0},"schema":"https://github.com/citation-style-language/schema/raw/master/csl-citation.json"}</w:instrText>
      </w:r>
      <w:r w:rsidR="00A875F7" w:rsidRPr="00C6695A">
        <w:rPr>
          <w:rFonts w:ascii="Times New Roman" w:hAnsi="Times New Roman" w:cs="Times New Roman"/>
          <w:sz w:val="20"/>
          <w:szCs w:val="20"/>
        </w:rPr>
        <w:fldChar w:fldCharType="separate"/>
      </w:r>
      <w:r w:rsidRPr="00C6695A">
        <w:rPr>
          <w:rFonts w:ascii="Times New Roman" w:hAnsi="Times New Roman" w:cs="Times New Roman"/>
          <w:noProof/>
          <w:sz w:val="20"/>
          <w:szCs w:val="20"/>
        </w:rPr>
        <w:t>[10,11]</w:t>
      </w:r>
      <w:r w:rsidR="00A875F7" w:rsidRPr="00C6695A">
        <w:rPr>
          <w:rFonts w:ascii="Times New Roman" w:hAnsi="Times New Roman" w:cs="Times New Roman"/>
          <w:sz w:val="20"/>
          <w:szCs w:val="20"/>
        </w:rPr>
        <w:fldChar w:fldCharType="end"/>
      </w:r>
      <w:r w:rsidRPr="00C6695A">
        <w:rPr>
          <w:rFonts w:ascii="Times New Roman" w:hAnsi="Times New Roman" w:cs="Times New Roman"/>
          <w:sz w:val="20"/>
          <w:szCs w:val="20"/>
        </w:rPr>
        <w:t>.</w:t>
      </w:r>
      <w:r w:rsidRPr="00C6695A">
        <w:rPr>
          <w:rFonts w:ascii="Times New Roman" w:hAnsi="Times New Roman" w:cs="Times New Roman"/>
          <w:sz w:val="20"/>
          <w:szCs w:val="20"/>
          <w:lang w:bidi="ar-EG"/>
        </w:rPr>
        <w:t xml:space="preserve"> The OCUS defined as a system to rotate the workpiece parts at the same time around its axis by mandrel/ shaft connected with external motor. </w:t>
      </w:r>
    </w:p>
    <w:p w:rsidR="00C6695A" w:rsidRPr="00C6695A" w:rsidRDefault="00C6695A" w:rsidP="00C6695A">
      <w:pPr>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 xml:space="preserve">From previous works, we noted some limitations in tube/ pipe welding related to friction welding category for instance; the common defect that appears after welding by the </w:t>
      </w:r>
      <w:r w:rsidRPr="00C6695A">
        <w:rPr>
          <w:rFonts w:ascii="Times New Roman" w:hAnsi="Times New Roman" w:cs="Times New Roman"/>
          <w:noProof/>
          <w:sz w:val="20"/>
          <w:szCs w:val="20"/>
          <w:lang w:bidi="ar-EG"/>
        </w:rPr>
        <w:t>relative</w:t>
      </w:r>
      <w:r w:rsidRPr="00C6695A">
        <w:rPr>
          <w:rFonts w:ascii="Times New Roman" w:hAnsi="Times New Roman" w:cs="Times New Roman"/>
          <w:sz w:val="20"/>
          <w:szCs w:val="20"/>
          <w:lang w:bidi="ar-EG"/>
        </w:rPr>
        <w:t xml:space="preserve"> motion of the workpiece is an </w:t>
      </w:r>
      <w:r w:rsidRPr="00C6695A">
        <w:rPr>
          <w:rFonts w:ascii="Times New Roman" w:hAnsi="Times New Roman" w:cs="Times New Roman"/>
          <w:noProof/>
          <w:sz w:val="20"/>
          <w:szCs w:val="20"/>
          <w:lang w:bidi="ar-EG"/>
        </w:rPr>
        <w:t>external</w:t>
      </w:r>
      <w:r w:rsidRPr="00C6695A">
        <w:rPr>
          <w:rFonts w:ascii="Times New Roman" w:hAnsi="Times New Roman" w:cs="Times New Roman"/>
          <w:sz w:val="20"/>
          <w:szCs w:val="20"/>
          <w:lang w:bidi="ar-EG"/>
        </w:rPr>
        <w:t xml:space="preserve"> and internal flash. External flash easy to remove by machining processes, but internal flash is hardly removed. In the </w:t>
      </w:r>
      <w:r w:rsidRPr="00C6695A">
        <w:rPr>
          <w:rFonts w:ascii="Times New Roman" w:hAnsi="Times New Roman" w:cs="Times New Roman"/>
          <w:noProof/>
          <w:sz w:val="20"/>
          <w:szCs w:val="20"/>
          <w:lang w:bidi="ar-EG"/>
        </w:rPr>
        <w:t>relative</w:t>
      </w:r>
      <w:r w:rsidRPr="00C6695A">
        <w:rPr>
          <w:rFonts w:ascii="Times New Roman" w:hAnsi="Times New Roman" w:cs="Times New Roman"/>
          <w:sz w:val="20"/>
          <w:szCs w:val="20"/>
          <w:lang w:bidi="ar-EG"/>
        </w:rPr>
        <w:t xml:space="preserve"> motion of the tool, tubes, </w:t>
      </w:r>
      <w:r w:rsidRPr="00C6695A">
        <w:rPr>
          <w:rFonts w:ascii="Times New Roman" w:hAnsi="Times New Roman" w:cs="Times New Roman"/>
          <w:noProof/>
          <w:sz w:val="20"/>
          <w:szCs w:val="20"/>
          <w:lang w:bidi="ar-EG"/>
        </w:rPr>
        <w:t>and</w:t>
      </w:r>
      <w:r w:rsidRPr="00C6695A">
        <w:rPr>
          <w:rFonts w:ascii="Times New Roman" w:hAnsi="Times New Roman" w:cs="Times New Roman"/>
          <w:sz w:val="20"/>
          <w:szCs w:val="20"/>
          <w:lang w:bidi="ar-EG"/>
        </w:rPr>
        <w:t xml:space="preserve"> pipes usually welded by orbital friction stir welding. This technique confined the external and internal flash defects, but other defects related to orbital friction stir welding process may </w:t>
      </w:r>
      <w:r w:rsidRPr="00C6695A">
        <w:rPr>
          <w:rFonts w:ascii="Times New Roman" w:hAnsi="Times New Roman" w:cs="Times New Roman"/>
          <w:noProof/>
          <w:sz w:val="20"/>
          <w:szCs w:val="20"/>
          <w:lang w:bidi="ar-EG"/>
        </w:rPr>
        <w:t>appear</w:t>
      </w:r>
      <w:r w:rsidRPr="00C6695A">
        <w:rPr>
          <w:rFonts w:ascii="Times New Roman" w:hAnsi="Times New Roman" w:cs="Times New Roman"/>
          <w:sz w:val="20"/>
          <w:szCs w:val="20"/>
          <w:lang w:bidi="ar-EG"/>
        </w:rPr>
        <w:t xml:space="preserve"> such as a large hole (keyhole) construct in the workpiece at friction stir welding tool eject. Another way in the relative motion of the tool, there is a new welding technique called friction crush welding (FCW). FCW (i.e. friction squeeze welding) is a new patent, beginning applied on thin sheet metal with the </w:t>
      </w:r>
      <w:r w:rsidRPr="00C6695A">
        <w:rPr>
          <w:rFonts w:ascii="Times New Roman" w:hAnsi="Times New Roman" w:cs="Times New Roman"/>
          <w:noProof/>
          <w:sz w:val="20"/>
          <w:szCs w:val="20"/>
          <w:lang w:bidi="ar-EG"/>
        </w:rPr>
        <w:t>same</w:t>
      </w:r>
      <w:r w:rsidRPr="00C6695A">
        <w:rPr>
          <w:rFonts w:ascii="Times New Roman" w:hAnsi="Times New Roman" w:cs="Times New Roman"/>
          <w:sz w:val="20"/>
          <w:szCs w:val="20"/>
          <w:lang w:bidi="ar-EG"/>
        </w:rPr>
        <w:t xml:space="preserve"> thickness and same material </w:t>
      </w:r>
      <w:r w:rsidR="00A875F7" w:rsidRPr="00C6695A">
        <w:rPr>
          <w:rFonts w:ascii="Times New Roman" w:hAnsi="Times New Roman" w:cs="Times New Roman"/>
          <w:sz w:val="20"/>
          <w:szCs w:val="20"/>
          <w:lang w:bidi="ar-EG"/>
        </w:rPr>
        <w:fldChar w:fldCharType="begin" w:fldLock="1"/>
      </w:r>
      <w:r w:rsidRPr="00C6695A">
        <w:rPr>
          <w:rFonts w:ascii="Times New Roman" w:hAnsi="Times New Roman" w:cs="Times New Roman"/>
          <w:sz w:val="20"/>
          <w:szCs w:val="20"/>
          <w:lang w:bidi="ar-EG"/>
        </w:rPr>
        <w:instrText>ADDIN CSL_CITATION {"citationItems":[{"id":"ITEM-1","itemData":{"DOI":"10.1007/s11663-017-1108-4","ISSN":"1543-1916","abstract":"Joining sheet metal can be problematic using traditional friction welding techniques. Friction crush welding (FCW) offers a high speed process which requires a simple edge preparation and can be applied to out-of-plane geometries. In this work, an implementation of FCW was employed using an additional wire to weld sheets of EN AW5754 H22, DC01, and Cu-DHP. The joint is formed by bringing together two sheet metal parts, introducing a wire into the weld zone and employing a rotating disk which is subject to an external force. The requirements of the welding preparation and the fundamental process variables are shown. Thermal measurements were taken which give evidence about the maximum temperature in the welding center and the temperature in the periphery of the sheet metals being joined. The high welding speed along with a relatively low heat input results in a minimal distortion of the sheet metal and marginal metallurgical changes in the parent material. In the steel specimens, this FCW implementation produces a fine grain microstructure, enhancing mechanical properties in the region of the weld. Aluminum and copper produced mean bond strengths of 77 and 69 pct to that of the parent material, respectively, whilst the steel demonstrated a strength of 98 pct. Using a wire offers the opportunity to use a higher-alloyed additional material and to precisely adjust the additional material volume appropriate for a given material alignment and thickness.","author":[{"dropping-particle":"","family":"Besler","given":"Florian A","non-dropping-particle":"","parse-names":false,"suffix":""},{"dropping-particle":"","family":"Grant","given":"Richard J","non-dropping-particle":"","parse-names":false,"suffix":""},{"dropping-particle":"","family":"Schindele","given":"Paul","non-dropping-particle":"","parse-names":false,"suffix":""},{"dropping-particle":"","family":"Stegmüller","given":"Michael J R","non-dropping-particle":"","parse-names":false,"suffix":""}],"container-title":"Metallurgical and Materials Transactions B","id":"ITEM-1","issue":"6","issued":{"date-parts":[["2017"]]},"page":"2930-2948","title":"Advanced Process Possibilities in Friction Crush Welding of Aluminum, Steel, and Copper by Using an Additional Wire","type":"article-journal","volume":"48"},"uris":["http://www.mendeley.com/documents/?uuid=83965127-d47d-4400-9aca-f4ba0b4efa57"]},{"id":"ITEM-2","itemData":{"DOI":"https://doi.org/10.1016/j.jmatprotec.2016.03.012","ISSN":"0924-0136","abstract":"The implementation of friction crush welding (FCW) offers a versatile application in the welding of sheet metals. Three materials (EN AW 5754H22, DC01 and Cu-DHP) were analysed by applying the method with flanged edges. The additional material required to form the weld is provided by the flanged edges of the parent sheet metal. The joint is formed by the relative motion between a rotating disc, which is applied with a crushing force, and two sheet metal parts. The fundamental process variables and the requirements of the welding preparation are shown. Bond strengths, as a percentage of the yield strength of the parent material, of around 95% (DC01) 90% (EN AW 5754H22) and 62% (Cu-DHP) are achieved. Microstructural investigations reveal that a dynamic solid-state deformation and recrystallization of the additional flanged material results in a fine grain microstructure in the weld region. Reduced metallurgical changes along with minimized distortion and residual stresses in the parent material indicate low heat input. By creating a fine grain microstructure in the welding line, the friction crush welding method reveals great potential, especially for welding steel.","author":[{"dropping-particle":"","family":"Besler","given":"Florian A","non-dropping-particle":"","parse-names":false,"suffix":""},{"dropping-particle":"","family":"Schindele","given":"Paul","non-dropping-particle":"","parse-names":false,"suffix":""},{"dropping-particle":"","family":"Grant","given":"Richard J","non-dropping-particle":"","parse-names":false,"suffix":""},{"dropping-particle":"","family":"Stegmüller","given":"Michael J R","non-dropping-particle":"","parse-names":false,"suffix":""}],"container-title":"Journal of Materials Processing Technology","id":"ITEM-2","issued":{"date-parts":[["2016"]]},"page":"72-83","title":"Friction crush welding of aluminium, copper and steel sheetmetals with flanged edges","type":"article-journal","volume":"234"},"uris":["http://www.mendeley.com/documents/?uuid=baadf1c1-e636-4107-bd94-cabb2401f387"]}],"mendeley":{"formattedCitation":"[4], [5]","plainTextFormattedCitation":"[4], [5]","previouslyFormattedCitation":"[4], [5]"},"properties":{"noteIndex":0},"schema":"https://github.com/citation-style-language/schema/raw/master/csl-citation.json"}</w:instrText>
      </w:r>
      <w:r w:rsidR="00A875F7" w:rsidRPr="00C6695A">
        <w:rPr>
          <w:rFonts w:ascii="Times New Roman" w:hAnsi="Times New Roman" w:cs="Times New Roman"/>
          <w:sz w:val="20"/>
          <w:szCs w:val="20"/>
          <w:lang w:bidi="ar-EG"/>
        </w:rPr>
        <w:fldChar w:fldCharType="separate"/>
      </w:r>
      <w:r w:rsidRPr="00C6695A">
        <w:rPr>
          <w:rFonts w:ascii="Times New Roman" w:hAnsi="Times New Roman" w:cs="Times New Roman"/>
          <w:noProof/>
          <w:sz w:val="20"/>
          <w:szCs w:val="20"/>
          <w:lang w:bidi="ar-EG"/>
        </w:rPr>
        <w:t>[4,5]</w:t>
      </w:r>
      <w:r w:rsidR="00A875F7" w:rsidRPr="00C6695A">
        <w:rPr>
          <w:rFonts w:ascii="Times New Roman" w:hAnsi="Times New Roman" w:cs="Times New Roman"/>
          <w:sz w:val="20"/>
          <w:szCs w:val="20"/>
          <w:lang w:bidi="ar-EG"/>
        </w:rPr>
        <w:fldChar w:fldCharType="end"/>
      </w:r>
      <w:r w:rsidRPr="00C6695A">
        <w:rPr>
          <w:rFonts w:ascii="Times New Roman" w:hAnsi="Times New Roman" w:cs="Times New Roman"/>
          <w:sz w:val="20"/>
          <w:szCs w:val="20"/>
          <w:lang w:bidi="ar-EG"/>
        </w:rPr>
        <w:t>.</w:t>
      </w:r>
      <w:r w:rsidRPr="00C6695A">
        <w:rPr>
          <w:rFonts w:ascii="Times New Roman" w:hAnsi="Times New Roman" w:cs="Times New Roman"/>
          <w:sz w:val="20"/>
          <w:szCs w:val="20"/>
        </w:rPr>
        <w:t xml:space="preserve"> FCW so far FSW technique; it used the </w:t>
      </w:r>
      <w:r w:rsidRPr="00C6695A">
        <w:rPr>
          <w:rFonts w:ascii="Times New Roman" w:hAnsi="Times New Roman" w:cs="Times New Roman"/>
          <w:noProof/>
          <w:sz w:val="20"/>
          <w:szCs w:val="20"/>
        </w:rPr>
        <w:t>non-consumption</w:t>
      </w:r>
      <w:r w:rsidRPr="00C6695A">
        <w:rPr>
          <w:rFonts w:ascii="Times New Roman" w:hAnsi="Times New Roman" w:cs="Times New Roman"/>
          <w:sz w:val="20"/>
          <w:szCs w:val="20"/>
        </w:rPr>
        <w:t xml:space="preserve"> external tool but the difference between them in tool geometry. In </w:t>
      </w:r>
      <w:r w:rsidRPr="00C6695A">
        <w:rPr>
          <w:rFonts w:ascii="Times New Roman" w:hAnsi="Times New Roman" w:cs="Times New Roman"/>
          <w:sz w:val="20"/>
          <w:szCs w:val="20"/>
          <w:lang w:bidi="ar-EG"/>
        </w:rPr>
        <w:t xml:space="preserve">FSW, the tool </w:t>
      </w:r>
      <w:r w:rsidRPr="00C6695A">
        <w:rPr>
          <w:rFonts w:ascii="Times New Roman" w:hAnsi="Times New Roman" w:cs="Times New Roman"/>
          <w:noProof/>
          <w:sz w:val="20"/>
          <w:szCs w:val="20"/>
          <w:lang w:bidi="ar-EG"/>
        </w:rPr>
        <w:t>has</w:t>
      </w:r>
      <w:r w:rsidRPr="00C6695A">
        <w:rPr>
          <w:rFonts w:ascii="Times New Roman" w:hAnsi="Times New Roman" w:cs="Times New Roman"/>
          <w:sz w:val="20"/>
          <w:szCs w:val="20"/>
          <w:lang w:bidi="ar-EG"/>
        </w:rPr>
        <w:t xml:space="preserve"> probe and shoulder while in FCW the tool has a disk geometry with specific groove design for crushing additional material.</w:t>
      </w:r>
      <w:r w:rsidRPr="00C6695A">
        <w:rPr>
          <w:rFonts w:ascii="Times New Roman" w:hAnsi="Times New Roman" w:cs="Times New Roman"/>
          <w:sz w:val="20"/>
          <w:szCs w:val="20"/>
        </w:rPr>
        <w:t xml:space="preserve"> </w:t>
      </w:r>
      <w:r w:rsidRPr="00C6695A">
        <w:rPr>
          <w:rFonts w:ascii="Times New Roman" w:hAnsi="Times New Roman" w:cs="Times New Roman"/>
          <w:sz w:val="20"/>
          <w:szCs w:val="20"/>
          <w:lang w:bidi="ar-EG"/>
        </w:rPr>
        <w:t xml:space="preserve">Recent works in FCW focused on the </w:t>
      </w:r>
      <w:r w:rsidRPr="00C6695A">
        <w:rPr>
          <w:rFonts w:ascii="Times New Roman" w:hAnsi="Times New Roman" w:cs="Times New Roman"/>
          <w:noProof/>
          <w:sz w:val="20"/>
          <w:szCs w:val="20"/>
          <w:lang w:bidi="ar-EG"/>
        </w:rPr>
        <w:t>relationship</w:t>
      </w:r>
      <w:r w:rsidRPr="00C6695A">
        <w:rPr>
          <w:rFonts w:ascii="Times New Roman" w:hAnsi="Times New Roman" w:cs="Times New Roman"/>
          <w:sz w:val="20"/>
          <w:szCs w:val="20"/>
          <w:lang w:bidi="ar-EG"/>
        </w:rPr>
        <w:t xml:space="preserve"> between bond strength of welding joint (i.e. ultimate tensile strength of welded joints) and the base metal strength </w:t>
      </w:r>
      <w:r w:rsidR="00A875F7" w:rsidRPr="00C6695A">
        <w:rPr>
          <w:rFonts w:ascii="Times New Roman" w:hAnsi="Times New Roman" w:cs="Times New Roman"/>
          <w:sz w:val="20"/>
          <w:szCs w:val="20"/>
          <w:lang w:bidi="ar-EG"/>
        </w:rPr>
        <w:fldChar w:fldCharType="begin" w:fldLock="1"/>
      </w:r>
      <w:r w:rsidRPr="00C6695A">
        <w:rPr>
          <w:rFonts w:ascii="Times New Roman" w:hAnsi="Times New Roman" w:cs="Times New Roman"/>
          <w:sz w:val="20"/>
          <w:szCs w:val="20"/>
          <w:lang w:bidi="ar-EG"/>
        </w:rPr>
        <w:instrText>ADDIN CSL_CITATION {"citationItems":[{"id":"ITEM-1","itemData":{"DOI":"10.1007/s11663-017-1108-4","ISSN":"1543-1916","abstract":"Joining sheet metal can be problematic using traditional friction welding techniques. Friction crush welding (FCW) offers a high speed process which requires a simple edge preparation and can be applied to out-of-plane geometries. In this work, an implementation of FCW was employed using an additional wire to weld sheets of EN AW5754 H22, DC01, and Cu-DHP. The joint is formed by bringing together two sheet metal parts, introducing a wire into the weld zone and employing a rotating disk which is subject to an external force. The requirements of the welding preparation and the fundamental process variables are shown. Thermal measurements were taken which give evidence about the maximum temperature in the welding center and the temperature in the periphery of the sheet metals being joined. The high welding speed along with a relatively low heat input results in a minimal distortion of the sheet metal and marginal metallurgical changes in the parent material. In the steel specimens, this FCW implementation produces a fine grain microstructure, enhancing mechanical properties in the region of the weld. Aluminum and copper produced mean bond strengths of 77 and 69 pct to that of the parent material, respectively, whilst the steel demonstrated a strength of 98 pct. Using a wire offers the opportunity to use a higher-alloyed additional material and to precisely adjust the additional material volume appropriate for a given material alignment and thickness.","author":[{"dropping-particle":"","family":"Besler","given":"Florian A","non-dropping-particle":"","parse-names":false,"suffix":""},{"dropping-particle":"","family":"Grant","given":"Richard J","non-dropping-particle":"","parse-names":false,"suffix":""},{"dropping-particle":"","family":"Schindele","given":"Paul","non-dropping-particle":"","parse-names":false,"suffix":""},{"dropping-particle":"","family":"Stegmüller","given":"Michael J R","non-dropping-particle":"","parse-names":false,"suffix":""}],"container-title":"Metallurgical and Materials Transactions B","id":"ITEM-1","issue":"6","issued":{"date-parts":[["2017"]]},"page":"2930-2948","title":"Advanced Process Possibilities in Friction Crush Welding of Aluminum, Steel, and Copper by Using an Additional Wire","type":"article-journal","volume":"48"},"uris":["http://www.mendeley.com/documents/?uuid=83965127-d47d-4400-9aca-f4ba0b4efa57"]},{"id":"ITEM-2","itemData":{"DOI":"https://doi.org/10.1016/j.jmatprotec.2016.03.012","ISSN":"0924-0136","abstract":"The implementation of friction crush welding (FCW) offers a versatile application in the welding of sheet metals. Three materials (EN AW 5754H22, DC01 and Cu-DHP) were analysed by applying the method with flanged edges. The additional material required to form the weld is provided by the flanged edges of the parent sheet metal. The joint is formed by the relative motion between a rotating disc, which is applied with a crushing force, and two sheet metal parts. The fundamental process variables and the requirements of the welding preparation are shown. Bond strengths, as a percentage of the yield strength of the parent material, of around 95% (DC01) 90% (EN AW 5754H22) and 62% (Cu-DHP) are achieved. Microstructural investigations reveal that a dynamic solid-state deformation and recrystallization of the additional flanged material results in a fine grain microstructure in the weld region. Reduced metallurgical changes along with minimized distortion and residual stresses in the parent material indicate low heat input. By creating a fine grain microstructure in the welding line, the friction crush welding method reveals great potential, especially for welding steel.","author":[{"dropping-particle":"","family":"Besler","given":"Florian A","non-dropping-particle":"","parse-names":false,"suffix":""},{"dropping-particle":"","family":"Schindele","given":"Paul","non-dropping-particle":"","parse-names":false,"suffix":""},{"dropping-particle":"","family":"Grant","given":"Richard J","non-dropping-particle":"","parse-names":false,"suffix":""},{"dropping-particle":"","family":"Stegmüller","given":"Michael J R","non-dropping-particle":"","parse-names":false,"suffix":""}],"container-title":"Journal of Materials Processing Technology","id":"ITEM-2","issued":{"date-parts":[["2016"]]},"page":"72-83","title":"Friction crush welding of aluminium, copper and steel sheetmetals with flanged edges","type":"article-journal","volume":"234"},"uris":["http://www.mendeley.com/documents/?uuid=baadf1c1-e636-4107-bd94-cabb2401f387"]},{"id":"ITEM-3","itemData":{"DOI":"10.1115/IMECE2017-71302","ISBN":"978-0-7918-5835-6","abstract":"AISI 304 stainless steel is one of the grades of steel widely used in engineering applications particularly in chemical equipments, food processing, pressure vessels and paper industry. Friction crush welding (FCW) is type of friction welding, where there is a relative motion between the tool and work-piece. In FCW process, the edges of the work-piece to be joined are prepared with flanged edges and then placed against each other. A non-consumable friction disc tool will transverse with a constant feed rate along the edges of the work-piece, which leads to welding. The joint is formed by the action of crushing a certain amount of additional flanged material into the gap formed by the contacting material. The novelty of present work is that FCW removes the limitations of friction stir welding and Steel work pieces can be economically welded by FCW. Taguchi method of Design of Experiments (DOE) is used to find optimal process parameters of Friction Crush Welding (FCW). A L9 Orthogonal Array, Signal to Noise ratio (S/N) and Analysis of Variance are applied to analyze the effect of welding parameters (welding speed, RPM, tool profile) on the weld properties like bond strength. Grain refinement takes place in friction crush welding as is seen in friction stir welding. Friction crush welding process also has added advantage in reducing distortion and residual stresses.","author":[{"dropping-particle":"","family":"Brar","given":"Gurinder Singh","non-dropping-particle":"","parse-names":false,"suffix":""},{"dropping-particle":"","family":"Singh","given":"Manpreet","non-dropping-particle":"","parse-names":false,"suffix":""},{"dropping-particle":"","family":"Jamwal","given":"Ajay Singh","non-dropping-particle":"","parse-names":false,"suffix":""}],"id":"ITEM-3","issued":{"date-parts":[["2017","11","3"]]},"title":"Process Parameter Optimization of Friction Crush Welding (FCW) of AISI 304 Stainless Steel","type":"article"},"uris":["http://www.mendeley.com/documents/?uuid=ef7c2786-52d8-4952-97c9-ad838174185a"]},{"id":"ITEM-4","itemData":{"author":[{"dropping-particle":"","family":"BRAR","given":"GURINDER SINGH","non-dropping-particle":"","parse-names":false,"suffix":""},{"dropping-particle":"","family":"JAMWAL","given":"AJAY SINGH","non-dropping-particle":"","parse-names":false,"suffix":""}],"id":"ITEM-4","issued":{"date-parts":[["0"]]},"title":"Friction crush Welding oF Aluminium Alloy 6061 t-6","type":"article-journal"},"uris":["http://www.mendeley.com/documents/?uuid=a437d5b7-744e-4807-896a-f80855532077"]}],"mendeley":{"formattedCitation":"[4], [5], [12], [13]","manualFormatting":"[12","plainTextFormattedCitation":"[4], [5], [12], [13]","previouslyFormattedCitation":"[4], [5], [12], [13]"},"properties":{"noteIndex":0},"schema":"https://github.com/citation-style-language/schema/raw/master/csl-citation.json"}</w:instrText>
      </w:r>
      <w:r w:rsidR="00A875F7" w:rsidRPr="00C6695A">
        <w:rPr>
          <w:rFonts w:ascii="Times New Roman" w:hAnsi="Times New Roman" w:cs="Times New Roman"/>
          <w:sz w:val="20"/>
          <w:szCs w:val="20"/>
          <w:lang w:bidi="ar-EG"/>
        </w:rPr>
        <w:fldChar w:fldCharType="separate"/>
      </w:r>
      <w:r w:rsidRPr="00C6695A">
        <w:rPr>
          <w:rFonts w:ascii="Times New Roman" w:hAnsi="Times New Roman" w:cs="Times New Roman"/>
          <w:noProof/>
          <w:sz w:val="20"/>
          <w:szCs w:val="20"/>
          <w:lang w:bidi="ar-EG"/>
        </w:rPr>
        <w:t>[12</w:t>
      </w:r>
      <w:r w:rsidR="00A875F7" w:rsidRPr="00C6695A">
        <w:rPr>
          <w:rFonts w:ascii="Times New Roman" w:hAnsi="Times New Roman" w:cs="Times New Roman"/>
          <w:sz w:val="20"/>
          <w:szCs w:val="20"/>
          <w:lang w:bidi="ar-EG"/>
        </w:rPr>
        <w:fldChar w:fldCharType="end"/>
      </w:r>
      <w:r w:rsidRPr="00C6695A">
        <w:rPr>
          <w:rFonts w:ascii="Times New Roman" w:hAnsi="Times New Roman" w:cs="Times New Roman"/>
          <w:noProof/>
          <w:sz w:val="20"/>
          <w:szCs w:val="20"/>
        </w:rPr>
        <w:t>–</w:t>
      </w:r>
      <w:r w:rsidR="00A875F7" w:rsidRPr="00C6695A">
        <w:rPr>
          <w:rFonts w:ascii="Times New Roman" w:hAnsi="Times New Roman" w:cs="Times New Roman"/>
          <w:sz w:val="20"/>
          <w:szCs w:val="20"/>
          <w:lang w:bidi="ar-EG"/>
        </w:rPr>
        <w:fldChar w:fldCharType="begin" w:fldLock="1"/>
      </w:r>
      <w:r w:rsidRPr="00C6695A">
        <w:rPr>
          <w:rFonts w:ascii="Times New Roman" w:hAnsi="Times New Roman" w:cs="Times New Roman"/>
          <w:sz w:val="20"/>
          <w:szCs w:val="20"/>
          <w:lang w:bidi="ar-EG"/>
        </w:rPr>
        <w:instrText>ADDIN CSL_CITATION {"citationItems":[{"id":"ITEM-1","itemData":{"author":[{"dropping-particle":"","family":"Mahmoud E. Abdullah Naguib G. Yakoub, Mohamed N. Elsheikh, Ayman A. Abd-Eltwab","given":"Hammad T Elmetwally","non-dropping-particle":"","parse-names":false,"suffix":""}],"container-title":"International Journal of Scientific and Technology Research","id":"ITEM-1","issue":"2","issued":{"date-parts":[["2020"]]},"page":"4483-4486","publisher":"IJSTR©2020","title":"Effect Of Orbital Friction Crush Welding Parameters On Aluminum Tubes","type":"article-journal","volume":"9"},"uris":["http://www.mendeley.com/documents/?uuid=030aecc7-8e19-4f99-8110-0fedbb402be0"]}],"mendeley":{"formattedCitation":"[14]","manualFormatting":"14]","plainTextFormattedCitation":"[14]","previouslyFormattedCitation":"[14]"},"properties":{"noteIndex":0},"schema":"https://github.com/citation-style-language/schema/raw/master/csl-citation.json"}</w:instrText>
      </w:r>
      <w:r w:rsidR="00A875F7" w:rsidRPr="00C6695A">
        <w:rPr>
          <w:rFonts w:ascii="Times New Roman" w:hAnsi="Times New Roman" w:cs="Times New Roman"/>
          <w:sz w:val="20"/>
          <w:szCs w:val="20"/>
          <w:lang w:bidi="ar-EG"/>
        </w:rPr>
        <w:fldChar w:fldCharType="separate"/>
      </w:r>
      <w:r w:rsidRPr="00C6695A">
        <w:rPr>
          <w:rFonts w:ascii="Times New Roman" w:hAnsi="Times New Roman" w:cs="Times New Roman"/>
          <w:noProof/>
          <w:sz w:val="20"/>
          <w:szCs w:val="20"/>
          <w:lang w:bidi="ar-EG"/>
        </w:rPr>
        <w:t>14]</w:t>
      </w:r>
      <w:r w:rsidR="00A875F7" w:rsidRPr="00C6695A">
        <w:rPr>
          <w:rFonts w:ascii="Times New Roman" w:hAnsi="Times New Roman" w:cs="Times New Roman"/>
          <w:sz w:val="20"/>
          <w:szCs w:val="20"/>
          <w:lang w:bidi="ar-EG"/>
        </w:rPr>
        <w:fldChar w:fldCharType="end"/>
      </w:r>
      <w:r w:rsidRPr="00C6695A">
        <w:rPr>
          <w:rFonts w:ascii="Times New Roman" w:hAnsi="Times New Roman" w:cs="Times New Roman"/>
          <w:sz w:val="20"/>
          <w:szCs w:val="20"/>
          <w:lang w:bidi="ar-EG"/>
        </w:rPr>
        <w:t xml:space="preserve">. </w:t>
      </w:r>
    </w:p>
    <w:p w:rsidR="00C6695A" w:rsidRPr="00C6695A" w:rsidRDefault="00C6695A" w:rsidP="00C6695A">
      <w:pPr>
        <w:jc w:val="both"/>
        <w:rPr>
          <w:rFonts w:ascii="Times New Roman" w:hAnsi="Times New Roman" w:cs="Times New Roman"/>
          <w:sz w:val="20"/>
          <w:szCs w:val="20"/>
          <w:lang w:bidi="ar-EG"/>
        </w:rPr>
      </w:pPr>
      <w:bookmarkStart w:id="0" w:name="OLE_LINK7"/>
      <w:bookmarkStart w:id="1" w:name="OLE_LINK8"/>
      <w:r w:rsidRPr="00C6695A">
        <w:rPr>
          <w:rFonts w:ascii="Times New Roman" w:hAnsi="Times New Roman" w:cs="Times New Roman"/>
          <w:sz w:val="20"/>
          <w:szCs w:val="20"/>
          <w:lang w:bidi="ar-EG"/>
        </w:rPr>
        <w:t>Consequently,</w:t>
      </w:r>
      <w:bookmarkEnd w:id="0"/>
      <w:bookmarkEnd w:id="1"/>
      <w:r w:rsidRPr="00C6695A">
        <w:rPr>
          <w:rFonts w:ascii="Times New Roman" w:hAnsi="Times New Roman" w:cs="Times New Roman"/>
          <w:sz w:val="20"/>
          <w:szCs w:val="20"/>
          <w:lang w:bidi="ar-EG"/>
        </w:rPr>
        <w:t xml:space="preserve"> this study is a new investigation for joining similar tubes without internal flash by a </w:t>
      </w:r>
      <w:r w:rsidRPr="00C6695A">
        <w:rPr>
          <w:rFonts w:ascii="Times New Roman" w:hAnsi="Times New Roman" w:cs="Times New Roman"/>
          <w:noProof/>
          <w:sz w:val="20"/>
          <w:szCs w:val="20"/>
          <w:lang w:bidi="ar-EG"/>
        </w:rPr>
        <w:t>combination</w:t>
      </w:r>
      <w:r w:rsidRPr="00C6695A">
        <w:rPr>
          <w:rFonts w:ascii="Times New Roman" w:hAnsi="Times New Roman" w:cs="Times New Roman"/>
          <w:sz w:val="20"/>
          <w:szCs w:val="20"/>
          <w:lang w:bidi="ar-EG"/>
        </w:rPr>
        <w:t xml:space="preserve"> of friction welding parameters. This technique called orbital friction crush welding which</w:t>
      </w:r>
      <w:r w:rsidRPr="00C6695A">
        <w:rPr>
          <w:rFonts w:ascii="Times New Roman" w:hAnsi="Times New Roman" w:cs="Times New Roman"/>
          <w:sz w:val="20"/>
          <w:szCs w:val="20"/>
        </w:rPr>
        <w:t xml:space="preserve"> </w:t>
      </w:r>
      <w:r w:rsidRPr="00C6695A">
        <w:rPr>
          <w:rFonts w:ascii="Times New Roman" w:hAnsi="Times New Roman" w:cs="Times New Roman"/>
          <w:sz w:val="20"/>
          <w:szCs w:val="20"/>
          <w:lang w:bidi="ar-EG"/>
        </w:rPr>
        <w:t xml:space="preserve">regarded as the </w:t>
      </w:r>
      <w:r w:rsidRPr="00C6695A">
        <w:rPr>
          <w:rFonts w:ascii="Times New Roman" w:hAnsi="Times New Roman" w:cs="Times New Roman"/>
          <w:noProof/>
          <w:sz w:val="20"/>
          <w:szCs w:val="20"/>
          <w:lang w:bidi="ar-EG"/>
        </w:rPr>
        <w:t>development</w:t>
      </w:r>
      <w:r w:rsidRPr="00C6695A">
        <w:rPr>
          <w:rFonts w:ascii="Times New Roman" w:hAnsi="Times New Roman" w:cs="Times New Roman"/>
          <w:sz w:val="20"/>
          <w:szCs w:val="20"/>
          <w:lang w:bidi="ar-EG"/>
        </w:rPr>
        <w:t xml:space="preserve"> of conventional friction welding and FSW used for joining tubes or pipes. The welded joints prepared with flanged edges and the tool profile have a </w:t>
      </w:r>
      <w:r w:rsidRPr="00C6695A">
        <w:rPr>
          <w:rFonts w:ascii="Times New Roman" w:hAnsi="Times New Roman" w:cs="Times New Roman"/>
          <w:noProof/>
          <w:sz w:val="20"/>
          <w:szCs w:val="20"/>
          <w:lang w:bidi="ar-EG"/>
        </w:rPr>
        <w:t>specific</w:t>
      </w:r>
      <w:r w:rsidRPr="00C6695A">
        <w:rPr>
          <w:rFonts w:ascii="Times New Roman" w:hAnsi="Times New Roman" w:cs="Times New Roman"/>
          <w:sz w:val="20"/>
          <w:szCs w:val="20"/>
          <w:lang w:bidi="ar-EG"/>
        </w:rPr>
        <w:t xml:space="preserve"> groove. Different welding parameters are considered to determine the optimum tool profile that improves joint efficiency. </w:t>
      </w:r>
    </w:p>
    <w:p w:rsidR="00C6695A" w:rsidRPr="00C6695A" w:rsidRDefault="00C6695A" w:rsidP="00C6695A">
      <w:pPr>
        <w:pStyle w:val="TTPParagraphothers"/>
        <w:rPr>
          <w:sz w:val="20"/>
          <w:szCs w:val="20"/>
        </w:rPr>
      </w:pP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II</w:t>
      </w:r>
      <w:r w:rsidRPr="00C6695A">
        <w:rPr>
          <w:rFonts w:ascii="Times New Roman" w:eastAsia="Calibri" w:hAnsi="Times New Roman" w:cs="Times New Roman"/>
          <w:b/>
          <w:bCs/>
          <w:sz w:val="20"/>
          <w:szCs w:val="20"/>
        </w:rPr>
        <w:t>. E</w:t>
      </w:r>
      <w:r>
        <w:rPr>
          <w:rFonts w:ascii="Times New Roman" w:eastAsia="Calibri" w:hAnsi="Times New Roman" w:cs="Times New Roman"/>
          <w:b/>
          <w:bCs/>
          <w:sz w:val="20"/>
          <w:szCs w:val="20"/>
        </w:rPr>
        <w:t xml:space="preserve">XPERIMENTAL WORK </w:t>
      </w: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sidRPr="00C6695A">
        <w:rPr>
          <w:rFonts w:ascii="Times New Roman" w:eastAsia="Calibri" w:hAnsi="Times New Roman" w:cs="Times New Roman"/>
          <w:b/>
          <w:bCs/>
          <w:sz w:val="20"/>
          <w:szCs w:val="20"/>
        </w:rPr>
        <w:t xml:space="preserve"> 2.1 </w:t>
      </w:r>
      <w:bookmarkStart w:id="2" w:name="OLE_LINK1"/>
      <w:bookmarkStart w:id="3" w:name="OLE_LINK2"/>
      <w:r w:rsidRPr="00C6695A">
        <w:rPr>
          <w:rFonts w:ascii="Times New Roman" w:eastAsia="Calibri" w:hAnsi="Times New Roman" w:cs="Times New Roman"/>
          <w:b/>
          <w:bCs/>
          <w:sz w:val="20"/>
          <w:szCs w:val="20"/>
        </w:rPr>
        <w:t xml:space="preserve">Principle of </w:t>
      </w:r>
      <w:bookmarkStart w:id="4" w:name="OLE_LINK3"/>
      <w:bookmarkStart w:id="5" w:name="OLE_LINK4"/>
      <w:r w:rsidRPr="00C6695A">
        <w:rPr>
          <w:rFonts w:ascii="Times New Roman" w:eastAsia="Calibri" w:hAnsi="Times New Roman" w:cs="Times New Roman"/>
          <w:b/>
          <w:bCs/>
          <w:sz w:val="20"/>
          <w:szCs w:val="20"/>
        </w:rPr>
        <w:t xml:space="preserve">Orbital Friction Crush Welding </w:t>
      </w:r>
      <w:bookmarkEnd w:id="2"/>
      <w:bookmarkEnd w:id="3"/>
      <w:bookmarkEnd w:id="4"/>
      <w:bookmarkEnd w:id="5"/>
    </w:p>
    <w:p w:rsidR="00C6695A" w:rsidRPr="00C6695A" w:rsidRDefault="00C6695A" w:rsidP="00C6695A">
      <w:pPr>
        <w:spacing w:after="160" w:line="259" w:lineRule="auto"/>
        <w:jc w:val="both"/>
        <w:rPr>
          <w:rFonts w:ascii="Times New Roman" w:eastAsia="Calibri" w:hAnsi="Times New Roman" w:cs="Times New Roman"/>
          <w:noProof/>
          <w:sz w:val="20"/>
          <w:szCs w:val="20"/>
        </w:rPr>
      </w:pPr>
      <w:r w:rsidRPr="00C6695A">
        <w:rPr>
          <w:rFonts w:ascii="Times New Roman" w:eastAsia="Calibri" w:hAnsi="Times New Roman" w:cs="Times New Roman"/>
          <w:sz w:val="20"/>
          <w:szCs w:val="20"/>
        </w:rPr>
        <w:t xml:space="preserve">Orbital friction crush welding tool has disk geometry with a specific groove.  The groove of the tool is </w:t>
      </w:r>
      <w:r w:rsidRPr="00C6695A">
        <w:rPr>
          <w:rFonts w:ascii="Times New Roman" w:eastAsia="Calibri" w:hAnsi="Times New Roman" w:cs="Times New Roman"/>
          <w:sz w:val="20"/>
          <w:szCs w:val="20"/>
        </w:rPr>
        <w:lastRenderedPageBreak/>
        <w:t>selected to be concave, trapezoidal, or V shape. Fig. 1 is shown the principle of the OFCW technique. The tubes have flanged edges then fixed on the mandrel by bolts. Two sources of motions are used, one used for rotating the tool, and the other used to rotate the packing mandrel. The tool rotates against the workpieces then moved (</w:t>
      </w:r>
      <w:r w:rsidRPr="00C6695A">
        <w:rPr>
          <w:rFonts w:ascii="Times New Roman" w:eastAsia="Calibri" w:hAnsi="Times New Roman" w:cs="Times New Roman"/>
          <w:sz w:val="20"/>
          <w:szCs w:val="20"/>
          <w:lang w:bidi="ar-EG"/>
        </w:rPr>
        <w:t xml:space="preserve">radial motion) </w:t>
      </w:r>
      <w:r w:rsidRPr="00C6695A">
        <w:rPr>
          <w:rFonts w:ascii="Times New Roman" w:eastAsia="Calibri" w:hAnsi="Times New Roman" w:cs="Times New Roman"/>
          <w:sz w:val="20"/>
          <w:szCs w:val="20"/>
        </w:rPr>
        <w:t>until the tool shoulder touch with the flanged diameter of the tube</w:t>
      </w:r>
      <w:r w:rsidRPr="00C6695A">
        <w:rPr>
          <w:rFonts w:ascii="Times New Roman" w:eastAsia="Calibri" w:hAnsi="Times New Roman" w:cs="Times New Roman"/>
          <w:sz w:val="20"/>
          <w:szCs w:val="20"/>
          <w:lang w:bidi="ar-EG"/>
        </w:rPr>
        <w:t xml:space="preserve">. </w:t>
      </w:r>
    </w:p>
    <w:p w:rsidR="00C6695A" w:rsidRPr="00C6695A" w:rsidRDefault="00C6695A" w:rsidP="00C6695A">
      <w:pPr>
        <w:spacing w:after="160" w:line="259" w:lineRule="auto"/>
        <w:rPr>
          <w:rFonts w:ascii="Times New Roman" w:eastAsia="Calibri" w:hAnsi="Times New Roman" w:cs="Times New Roman"/>
          <w:noProof/>
          <w:sz w:val="20"/>
          <w:szCs w:val="20"/>
        </w:rPr>
      </w:pPr>
      <w:r w:rsidRPr="00C6695A">
        <w:rPr>
          <w:rFonts w:ascii="Times New Roman" w:hAnsi="Times New Roman" w:cs="Times New Roman"/>
          <w:noProof/>
          <w:sz w:val="20"/>
          <w:szCs w:val="20"/>
        </w:rPr>
        <w:drawing>
          <wp:inline distT="0" distB="0" distL="0" distR="0">
            <wp:extent cx="2428875" cy="1628775"/>
            <wp:effectExtent l="19050" t="19050" r="2857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428875" cy="1628775"/>
                    </a:xfrm>
                    <a:prstGeom prst="rect">
                      <a:avLst/>
                    </a:prstGeom>
                    <a:noFill/>
                    <a:ln w="12700" cmpd="sng">
                      <a:solidFill>
                        <a:srgbClr val="000000"/>
                      </a:solidFill>
                      <a:miter lim="800000"/>
                      <a:headEnd/>
                      <a:tailEnd/>
                    </a:ln>
                    <a:effectLst/>
                  </pic:spPr>
                </pic:pic>
              </a:graphicData>
            </a:graphic>
          </wp:inline>
        </w:drawing>
      </w:r>
    </w:p>
    <w:p w:rsidR="00C6695A" w:rsidRPr="00C6695A" w:rsidRDefault="00C6695A" w:rsidP="00C6695A">
      <w:pPr>
        <w:spacing w:after="160" w:line="259" w:lineRule="auto"/>
        <w:jc w:val="center"/>
        <w:rPr>
          <w:rFonts w:ascii="Times New Roman" w:eastAsia="Calibri" w:hAnsi="Times New Roman" w:cs="Times New Roman"/>
          <w:sz w:val="20"/>
          <w:szCs w:val="20"/>
        </w:rPr>
      </w:pPr>
      <w:r w:rsidRPr="00C6695A">
        <w:rPr>
          <w:rFonts w:ascii="Times New Roman" w:eastAsia="Calibri" w:hAnsi="Times New Roman" w:cs="Times New Roman"/>
          <w:sz w:val="20"/>
          <w:szCs w:val="20"/>
        </w:rPr>
        <w:t>Fig. (1) Schematic diagram of OFCW process, A is the OFCW tool, B is the tool groove, C is the base metal tube, D is the additional flanges, E is the mandrel of workpieces, F is the shaft for driven the tool, G is a pin to fix the tube on the mandrel, H is the direction of rotational motion of the tool, and I is the direction of rotational motion of the workpieces.</w:t>
      </w: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sidRPr="00C6695A">
        <w:rPr>
          <w:rFonts w:ascii="Times New Roman" w:eastAsia="Calibri" w:hAnsi="Times New Roman" w:cs="Times New Roman"/>
          <w:b/>
          <w:bCs/>
          <w:sz w:val="20"/>
          <w:szCs w:val="20"/>
        </w:rPr>
        <w:t>2.2 Material and Experimental Setup</w:t>
      </w:r>
    </w:p>
    <w:p w:rsidR="00C6695A" w:rsidRPr="00C6695A" w:rsidRDefault="00C6695A" w:rsidP="00C6695A">
      <w:pPr>
        <w:spacing w:after="160" w:line="259" w:lineRule="auto"/>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The metal was used as a commercial aluminum tube. The tubes defined by outside diameter 60 mm and tube wall thickness 3 mm. The tubes machined to 150 mm as a length of one side of the joint. The annealing process was performed on the tubes at 450</w:t>
      </w:r>
      <w:r w:rsidRPr="00C6695A">
        <w:rPr>
          <w:rFonts w:ascii="Times New Roman" w:hAnsi="Times New Roman" w:cs="Times New Roman"/>
          <w:sz w:val="20"/>
          <w:szCs w:val="20"/>
          <w:vertAlign w:val="superscript"/>
          <w:lang w:bidi="ar-EG"/>
        </w:rPr>
        <w:t xml:space="preserve"> </w:t>
      </w:r>
      <w:r w:rsidRPr="00C6695A">
        <w:rPr>
          <w:rFonts w:cs="Times New Roman"/>
          <w:sz w:val="20"/>
          <w:szCs w:val="20"/>
          <w:lang w:bidi="ar-EG"/>
        </w:rPr>
        <w:t>℃</w:t>
      </w:r>
      <w:r w:rsidRPr="00C6695A">
        <w:rPr>
          <w:rFonts w:ascii="Times New Roman" w:hAnsi="Times New Roman" w:cs="Times New Roman"/>
          <w:sz w:val="20"/>
          <w:szCs w:val="20"/>
          <w:lang w:bidi="ar-EG"/>
        </w:rPr>
        <w:t xml:space="preserve"> for 2 hours to standardize the tubes in addition to increase the base metal ductility. The mechanical properties of this aluminum alloy carried out by ASTM-E8M subsize geometry specimen. Four samples are used in the tensile test to determine the mechanical properties of the workpiece material. The yield stress and ultimate tensile strength were respectively 81 MPa and 118 MPa. The OFCW mechanism is shown in fig. 2. A continuous drive source (lathe machine) which used to rotate the workpieces against the tool as a friction heat source. </w:t>
      </w:r>
      <w:r w:rsidRPr="00C6695A">
        <w:rPr>
          <w:rFonts w:ascii="Times New Roman" w:eastAsia="Calibri" w:hAnsi="Times New Roman" w:cs="Times New Roman"/>
          <w:sz w:val="20"/>
          <w:szCs w:val="20"/>
        </w:rPr>
        <w:t xml:space="preserve">The universal lathe was used as a general-purpose which has a motor power 13KW and 24 rotational speeds ranging from 8 rpm to 1000 rpm. The external motor has 3KW and a fixed rotational speed of 1420 rpm is used to rotate the tool against the direction of the workpieces. According to previous </w:t>
      </w:r>
      <w:r w:rsidRPr="00C6695A">
        <w:rPr>
          <w:rFonts w:ascii="Times New Roman" w:eastAsia="Calibri" w:hAnsi="Times New Roman" w:cs="Times New Roman"/>
          <w:sz w:val="20"/>
          <w:szCs w:val="20"/>
        </w:rPr>
        <w:lastRenderedPageBreak/>
        <w:t xml:space="preserve">works, </w:t>
      </w:r>
      <w:r w:rsidRPr="00C6695A">
        <w:rPr>
          <w:rFonts w:ascii="Times New Roman" w:hAnsi="Times New Roman" w:cs="Times New Roman"/>
          <w:sz w:val="20"/>
          <w:szCs w:val="20"/>
          <w:lang w:bidi="ar-EG"/>
        </w:rPr>
        <w:t>a set of rotation speeds were selected to rotate the workpieces for frictional heat. The experimental work array designed as (3×3×4) i.e. 36 specimens carried by three tool profiles, three flange ratio, and four rotational speed. The tool profiles were used V-profile, trapezoidal profile, and Concave profile. The flange ratios were used at 1.25, 1.35, and 1.45. The rotational speeds were used 500, 630, 800, and 1000 rpm. The temperature was measured for all welded specimens by thermocouple type K.</w:t>
      </w:r>
    </w:p>
    <w:p w:rsidR="00C6695A" w:rsidRPr="00C6695A" w:rsidRDefault="00A875F7" w:rsidP="00C6695A">
      <w:pPr>
        <w:rPr>
          <w:rFonts w:ascii="Times New Roman" w:hAnsi="Times New Roman" w:cs="Times New Roman"/>
          <w:sz w:val="20"/>
          <w:szCs w:val="20"/>
          <w:lang w:bidi="ar-EG"/>
        </w:rPr>
      </w:pPr>
      <w:r>
        <w:rPr>
          <w:rFonts w:ascii="Times New Roman" w:hAnsi="Times New Roman" w:cs="Times New Roman"/>
          <w:noProof/>
          <w:sz w:val="20"/>
          <w:szCs w:val="20"/>
        </w:rPr>
        <w:pict>
          <v:group id="Group 53" o:spid="_x0000_s1026" style="position:absolute;margin-left:241.75pt;margin-top:26.6pt;width:243.6pt;height:216.4pt;z-index:251660288;mso-width-relative:margin;mso-height-relative:margin" coordsize="4571365,4391025" wrapcoords="-45 0 -45 21551 21600 21551 21600 0 -45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4571365;height:43910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0xvd7DAAAA2wAAAA8AAABkcnMvZG93bnJldi54bWxET89rwjAUvg/8H8ITvK3pCkrpjDIEcUyc&#10;rNthuz2at6bYvNQm2vrfLwdhx4/v93I92lZcqfeNYwVPSQqCuHK64VrB1+f2MQfhA7LG1jEpuJGH&#10;9WrysMRCu4E/6FqGWsQQ9gUqMCF0hZS+MmTRJ64jjtyv6y2GCPta6h6HGG5bmaXpQlpsODYY7Ghj&#10;qDqVF6vgdD4c59l+t0333Xdt3982+Y9plJpNx5dnEIHG8C++u1+1giyuj1/i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TG93sMAAADbAAAADwAAAAAAAAAAAAAAAACf&#10;AgAAZHJzL2Rvd25yZXYueG1sUEsFBgAAAAAEAAQA9wAAAI8DAAAAAA==&#10;">
              <v:imagedata r:id="rId15" o:title=""/>
              <v:path arrowok="t"/>
            </v:shape>
            <v:shape id="Picture 41" o:spid="_x0000_s1028" type="#_x0000_t75" style="position:absolute;top:1400175;width:274320;height:2813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8ZZ3EAAAA2wAAAA8AAABkcnMvZG93bnJldi54bWxEj09LAzEUxO+C3yG8gjeb7R+0bJsWKQhe&#10;pHXrpbfH5nUTunkJSWxXP70pCB6HmfkNs9oMrhcXisl6VjAZVyCIW68tdwo+D6+PCxApI2vsPZOC&#10;b0qwWd/frbDW/sofdGlyJwqEU40KTM6hljK1hhymsQ/ExTv56DAXGTupI14L3PVyWlVP0qHlsmAw&#10;0NZQe26+nIKfJuzfn7O2s+nZhG082sVu1ij1MBpeliAyDfk//Nd+0wrmE7h9KT9Ar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H8ZZ3EAAAA2wAAAA8AAAAAAAAAAAAAAAAA&#10;nwIAAGRycy9kb3ducmV2LnhtbFBLBQYAAAAABAAEAPcAAACQAwAAAAA=&#10;">
              <v:imagedata r:id="rId16" o:title=""/>
              <v:path arrowok="t"/>
            </v:shape>
            <v:shape id="Picture 46" o:spid="_x0000_s1029" type="#_x0000_t75" style="position:absolute;left:2286000;top:1447800;width:274320;height:2286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UvKPDAAAA2wAAAA8AAABkcnMvZG93bnJldi54bWxEj0FrAjEUhO9C/0N4BW+arcgiW6O0glLs&#10;ybXQ62PzulncvGyT1I3/3hQKPQ4z8w2z3ibbiyv50DlW8DQvQBA3TnfcKvg472crECEia+wdk4Ib&#10;BdhuHiZrrLQb+UTXOrYiQzhUqMDEOFRShsaQxTB3A3H2vpy3GLP0rdQexwy3vVwURSktdpwXDA60&#10;M9Rc6h+rIPWfKV6S3x3ev49jeVyZw2t9Umr6mF6eQURK8T/8137TCpYl/H7JP0Bu7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lS8o8MAAADbAAAADwAAAAAAAAAAAAAAAACf&#10;AgAAZHJzL2Rvd25yZXYueG1sUEsFBgAAAAAEAAQA9wAAAI8DAAAAAA==&#10;">
              <v:imagedata r:id="rId17" o:title=""/>
              <v:path arrowok="t"/>
            </v:shape>
            <v:shape id="Picture 47" o:spid="_x0000_s1030" type="#_x0000_t75" style="position:absolute;left:9525;top:4124325;width:274320;height:2597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7Uum/AAAA2wAAAA8AAABkcnMvZG93bnJldi54bWxEj8HKwjAQhO8/+A5hBW+/qSIq1SgiCqKn&#10;Vh9gbda22GxKE219eyMIHoeZ+YZZrjtTiSc1rrSsYDSMQBBnVpecK7ic9/9zEM4ja6wsk4IXOViv&#10;en9LjLVtOaFn6nMRIOxiVFB4X8dSuqwgg25oa+Lg3Wxj0AfZ5FI32Aa4qeQ4iqbSYMlhocCatgVl&#10;9/RhFMjdKRm16fWQJfu0ndQSd/n8qNSg320WIDx1/hf+tg9awWQGny/hB8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we1LpvwAAANsAAAAPAAAAAAAAAAAAAAAAAJ8CAABk&#10;cnMvZG93bnJldi54bWxQSwUGAAAAAAQABAD3AAAAiwMAAAAA&#10;">
              <v:imagedata r:id="rId18" o:title=""/>
              <v:path arrowok="t"/>
            </v:shape>
            <w10:wrap type="tight"/>
          </v:group>
        </w:pict>
      </w:r>
      <w:r w:rsidR="00C6695A" w:rsidRPr="00C6695A">
        <w:rPr>
          <w:rFonts w:ascii="Times New Roman" w:hAnsi="Times New Roman" w:cs="Times New Roman"/>
          <w:noProof/>
          <w:sz w:val="20"/>
          <w:szCs w:val="20"/>
        </w:rPr>
        <w:drawing>
          <wp:inline distT="0" distB="0" distL="0" distR="0">
            <wp:extent cx="2381250" cy="1733550"/>
            <wp:effectExtent l="19050" t="19050" r="19050" b="1905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2381250" cy="1733550"/>
                    </a:xfrm>
                    <a:prstGeom prst="rect">
                      <a:avLst/>
                    </a:prstGeom>
                    <a:noFill/>
                    <a:ln w="12700" cmpd="sng">
                      <a:solidFill>
                        <a:srgbClr val="000000"/>
                      </a:solidFill>
                      <a:miter lim="800000"/>
                      <a:headEnd/>
                      <a:tailEnd/>
                    </a:ln>
                    <a:effectLst/>
                  </pic:spPr>
                </pic:pic>
              </a:graphicData>
            </a:graphic>
          </wp:inline>
        </w:drawing>
      </w:r>
    </w:p>
    <w:p w:rsidR="00C6695A" w:rsidRPr="00C6695A" w:rsidRDefault="00C6695A" w:rsidP="00C6695A">
      <w:pPr>
        <w:jc w:val="center"/>
        <w:rPr>
          <w:rFonts w:ascii="Times New Roman" w:hAnsi="Times New Roman" w:cs="Times New Roman"/>
          <w:sz w:val="20"/>
          <w:szCs w:val="20"/>
          <w:lang w:bidi="ar-EG"/>
        </w:rPr>
      </w:pPr>
      <w:r w:rsidRPr="00C6695A">
        <w:rPr>
          <w:rFonts w:ascii="Times New Roman" w:hAnsi="Times New Roman" w:cs="Times New Roman"/>
          <w:sz w:val="20"/>
          <w:szCs w:val="20"/>
          <w:lang w:bidi="ar-EG"/>
        </w:rPr>
        <w:t>Fig. (2) Top view for experimental setup of OFCW process (1) Lathe chuck (2) Workpiece (Al. Tubes) (3) Digital multimeter (4) Thermocouple (5) Welding tool (6) External motor</w:t>
      </w:r>
    </w:p>
    <w:p w:rsidR="00C6695A" w:rsidRPr="00C6695A" w:rsidRDefault="00C6695A" w:rsidP="00C6695A">
      <w:pPr>
        <w:spacing w:after="160" w:line="259" w:lineRule="auto"/>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III</w:t>
      </w:r>
      <w:r w:rsidRPr="00C6695A">
        <w:rPr>
          <w:rFonts w:ascii="Times New Roman" w:eastAsia="Calibri" w:hAnsi="Times New Roman" w:cs="Times New Roman"/>
          <w:b/>
          <w:bCs/>
          <w:sz w:val="20"/>
          <w:szCs w:val="20"/>
        </w:rPr>
        <w:t>. R</w:t>
      </w:r>
      <w:r>
        <w:rPr>
          <w:rFonts w:ascii="Times New Roman" w:eastAsia="Calibri" w:hAnsi="Times New Roman" w:cs="Times New Roman"/>
          <w:b/>
          <w:bCs/>
          <w:sz w:val="20"/>
          <w:szCs w:val="20"/>
        </w:rPr>
        <w:t xml:space="preserve">ESULTS AND DISCUSSIN </w:t>
      </w:r>
      <w:r w:rsidRPr="00C6695A">
        <w:rPr>
          <w:rFonts w:ascii="Times New Roman" w:eastAsia="Calibri" w:hAnsi="Times New Roman" w:cs="Times New Roman"/>
          <w:b/>
          <w:bCs/>
          <w:sz w:val="20"/>
          <w:szCs w:val="20"/>
        </w:rPr>
        <w:t xml:space="preserve"> </w:t>
      </w: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sidRPr="00C6695A">
        <w:rPr>
          <w:rFonts w:ascii="Times New Roman" w:eastAsia="Calibri" w:hAnsi="Times New Roman" w:cs="Times New Roman"/>
          <w:b/>
          <w:bCs/>
          <w:sz w:val="20"/>
          <w:szCs w:val="20"/>
        </w:rPr>
        <w:t>3.1 Effect of tool profile on the welding temperature at the different rotational speed</w:t>
      </w:r>
    </w:p>
    <w:p w:rsidR="00C6695A" w:rsidRPr="00C6695A" w:rsidRDefault="00C6695A" w:rsidP="00C6695A">
      <w:pPr>
        <w:spacing w:after="160" w:line="259" w:lineRule="auto"/>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Welding temperature by different profile shapes was observed at different rotational speeds as illustrated in Fig. 3. Fig. 3-a is shown the welded specimens at the flange ratio 1.25. The maximum temperature value was recorded by V-profile 249</w:t>
      </w:r>
      <w:r w:rsidRPr="00C6695A">
        <w:rPr>
          <w:rFonts w:cs="Times New Roman"/>
          <w:sz w:val="20"/>
          <w:szCs w:val="20"/>
          <w:lang w:bidi="ar-EG"/>
        </w:rPr>
        <w:t>℃</w:t>
      </w:r>
      <w:r w:rsidRPr="00C6695A">
        <w:rPr>
          <w:rFonts w:ascii="Times New Roman" w:hAnsi="Times New Roman" w:cs="Times New Roman"/>
          <w:sz w:val="20"/>
          <w:szCs w:val="20"/>
          <w:lang w:bidi="ar-EG"/>
        </w:rPr>
        <w:t xml:space="preserve"> at rotation speed 1000 rpm while the lowest was 156</w:t>
      </w:r>
      <w:r w:rsidRPr="00C6695A">
        <w:rPr>
          <w:rFonts w:cs="Times New Roman"/>
          <w:sz w:val="20"/>
          <w:szCs w:val="20"/>
          <w:lang w:bidi="ar-EG"/>
        </w:rPr>
        <w:t>℃</w:t>
      </w:r>
      <w:r w:rsidRPr="00C6695A">
        <w:rPr>
          <w:rFonts w:ascii="Times New Roman" w:hAnsi="Times New Roman" w:cs="Times New Roman"/>
          <w:sz w:val="20"/>
          <w:szCs w:val="20"/>
          <w:lang w:bidi="ar-EG"/>
        </w:rPr>
        <w:t>. The second tool was the trapezoidal profile that recorded 274</w:t>
      </w:r>
      <w:r w:rsidRPr="00C6695A">
        <w:rPr>
          <w:rFonts w:cs="Times New Roman"/>
          <w:sz w:val="20"/>
          <w:szCs w:val="20"/>
          <w:lang w:bidi="ar-EG"/>
        </w:rPr>
        <w:t>℃</w:t>
      </w:r>
      <w:r w:rsidRPr="00C6695A">
        <w:rPr>
          <w:rFonts w:ascii="Times New Roman" w:hAnsi="Times New Roman" w:cs="Times New Roman"/>
          <w:sz w:val="20"/>
          <w:szCs w:val="20"/>
          <w:lang w:bidi="ar-EG"/>
        </w:rPr>
        <w:t>, its relatively higher temperature value when compared to V-profile. By using the concave profile, it gave the results overhead the V-profile but it lowest than tarp-profile. Fig. 3-b is shown the welding temperature of the tool profiles at the flange ratio 1.35. At a different level of rotation speed 500 rpm and 630 rpm, there is not a large noticeable change of the temperature generated by both V-profile and concave profile except at 800 rpm and 1000 rpm. Fig. 3-c depicts the relation between the tool profile and welding temperature at different rotation speeds which the specimens have flange ratio 1.45. The peak temperature up to 230</w:t>
      </w:r>
      <w:r w:rsidRPr="00C6695A">
        <w:rPr>
          <w:rFonts w:cs="Times New Roman"/>
          <w:sz w:val="20"/>
          <w:szCs w:val="20"/>
          <w:lang w:bidi="ar-EG"/>
        </w:rPr>
        <w:t>℃</w:t>
      </w:r>
      <w:r w:rsidRPr="00C6695A">
        <w:rPr>
          <w:rFonts w:ascii="Times New Roman" w:hAnsi="Times New Roman" w:cs="Times New Roman"/>
          <w:sz w:val="20"/>
          <w:szCs w:val="20"/>
          <w:lang w:bidi="ar-EG"/>
        </w:rPr>
        <w:t xml:space="preserve"> by tarp-</w:t>
      </w:r>
      <w:r w:rsidRPr="00C6695A">
        <w:rPr>
          <w:rFonts w:ascii="Times New Roman" w:hAnsi="Times New Roman" w:cs="Times New Roman"/>
          <w:sz w:val="20"/>
          <w:szCs w:val="20"/>
          <w:lang w:bidi="ar-EG"/>
        </w:rPr>
        <w:lastRenderedPageBreak/>
        <w:t>profile in which the V-profile and concave profile carried 212</w:t>
      </w:r>
      <w:r w:rsidRPr="00C6695A">
        <w:rPr>
          <w:rFonts w:cs="Times New Roman"/>
          <w:sz w:val="20"/>
          <w:szCs w:val="20"/>
          <w:lang w:bidi="ar-EG"/>
        </w:rPr>
        <w:t>℃</w:t>
      </w:r>
      <w:r w:rsidRPr="00C6695A">
        <w:rPr>
          <w:rFonts w:ascii="Times New Roman" w:hAnsi="Times New Roman" w:cs="Times New Roman"/>
          <w:sz w:val="20"/>
          <w:szCs w:val="20"/>
          <w:lang w:bidi="ar-EG"/>
        </w:rPr>
        <w:t xml:space="preserve"> and 217</w:t>
      </w:r>
      <w:r w:rsidRPr="00C6695A">
        <w:rPr>
          <w:rFonts w:cs="Times New Roman"/>
          <w:sz w:val="20"/>
          <w:szCs w:val="20"/>
          <w:lang w:bidi="ar-EG"/>
        </w:rPr>
        <w:t>℃</w:t>
      </w:r>
      <w:r w:rsidRPr="00C6695A">
        <w:rPr>
          <w:rFonts w:ascii="Times New Roman" w:hAnsi="Times New Roman" w:cs="Times New Roman"/>
          <w:sz w:val="20"/>
          <w:szCs w:val="20"/>
          <w:lang w:bidi="ar-EG"/>
        </w:rPr>
        <w:t xml:space="preserve"> respectively. The overall experiment results indicated the highest temperature is obtained as 274</w:t>
      </w:r>
      <w:r w:rsidRPr="00C6695A">
        <w:rPr>
          <w:rFonts w:cs="Times New Roman"/>
          <w:sz w:val="20"/>
          <w:szCs w:val="20"/>
          <w:lang w:bidi="ar-EG"/>
        </w:rPr>
        <w:t>℃</w:t>
      </w:r>
      <w:r w:rsidRPr="00C6695A">
        <w:rPr>
          <w:rFonts w:ascii="Times New Roman" w:hAnsi="Times New Roman" w:cs="Times New Roman"/>
          <w:sz w:val="20"/>
          <w:szCs w:val="20"/>
          <w:lang w:bidi="ar-EG"/>
        </w:rPr>
        <w:t xml:space="preserve"> in the case of trapezoidal profile at rotation speed 1000 rpm and flange ratio 1.25. The heat generated due to the friction force in proportion to the area of contact between the tool profile and the flange of the tube. The maximum contact area is expected in the case of the trapezoidal profile. </w:t>
      </w:r>
    </w:p>
    <w:p w:rsidR="00C6695A" w:rsidRPr="00C6695A" w:rsidRDefault="00C6695A" w:rsidP="00C6695A">
      <w:pPr>
        <w:spacing w:after="160" w:line="259" w:lineRule="auto"/>
        <w:jc w:val="both"/>
        <w:rPr>
          <w:rFonts w:ascii="Times New Roman" w:hAnsi="Times New Roman" w:cs="Times New Roman"/>
          <w:sz w:val="20"/>
          <w:szCs w:val="20"/>
          <w:lang w:bidi="ar-EG"/>
        </w:rPr>
      </w:pPr>
    </w:p>
    <w:p w:rsidR="00C6695A" w:rsidRPr="00C6695A" w:rsidRDefault="00C6695A" w:rsidP="00C6695A">
      <w:pPr>
        <w:spacing w:after="160" w:line="259" w:lineRule="auto"/>
        <w:jc w:val="center"/>
        <w:rPr>
          <w:rFonts w:ascii="Times New Roman" w:hAnsi="Times New Roman" w:cs="Times New Roman"/>
          <w:sz w:val="20"/>
          <w:szCs w:val="20"/>
          <w:lang w:bidi="ar-EG"/>
        </w:rPr>
      </w:pPr>
    </w:p>
    <w:p w:rsidR="00C6695A" w:rsidRPr="00C6695A" w:rsidRDefault="00C6695A" w:rsidP="00C6695A">
      <w:pPr>
        <w:spacing w:after="160" w:line="259" w:lineRule="auto"/>
        <w:jc w:val="center"/>
        <w:rPr>
          <w:rFonts w:ascii="Times New Roman" w:hAnsi="Times New Roman" w:cs="Times New Roman"/>
          <w:sz w:val="20"/>
          <w:szCs w:val="20"/>
          <w:lang w:bidi="ar-EG"/>
        </w:rPr>
      </w:pPr>
      <w:r w:rsidRPr="00C6695A">
        <w:rPr>
          <w:rFonts w:ascii="Times New Roman" w:hAnsi="Times New Roman" w:cs="Times New Roman"/>
          <w:sz w:val="20"/>
          <w:szCs w:val="20"/>
          <w:lang w:bidi="ar-EG"/>
        </w:rPr>
        <w:t xml:space="preserve">Fig. (3) Effect of tool profile on the welding temperature at different rotational speed for; (a) FR=1.25, (b) FR=1.35, and (c) FR= 1.45 </w:t>
      </w:r>
    </w:p>
    <w:p w:rsidR="00C6695A" w:rsidRPr="00C6695A" w:rsidRDefault="00C6695A" w:rsidP="00C6695A">
      <w:pPr>
        <w:spacing w:after="160" w:line="259" w:lineRule="auto"/>
        <w:jc w:val="center"/>
        <w:rPr>
          <w:rFonts w:ascii="Times New Roman" w:hAnsi="Times New Roman" w:cs="Times New Roman"/>
          <w:sz w:val="20"/>
          <w:szCs w:val="20"/>
          <w:lang w:bidi="ar-EG"/>
        </w:rPr>
      </w:pP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sidRPr="00C6695A">
        <w:rPr>
          <w:rFonts w:ascii="Times New Roman" w:eastAsia="Calibri" w:hAnsi="Times New Roman" w:cs="Times New Roman"/>
          <w:b/>
          <w:bCs/>
          <w:sz w:val="20"/>
          <w:szCs w:val="20"/>
        </w:rPr>
        <w:t>3.2 Effect of tool profile on welding strength at the different rotational speed</w:t>
      </w:r>
    </w:p>
    <w:p w:rsidR="00C6695A" w:rsidRPr="00C6695A" w:rsidRDefault="00C6695A" w:rsidP="00C6695A">
      <w:pPr>
        <w:spacing w:after="160" w:line="259" w:lineRule="auto"/>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 xml:space="preserve">The relation between the OFCW tool profiles and welding strength as illustrated in Fig. 4. Three tool profiles V-profile, trap-profile, and concave profile. Fig. 4-a is shown four levels of the rotational speed at the flange ratio 1.25. Trap-profile was recoded high strength values compared with the concave profile and V-profile. At different rotational speeds, the V-profile tool carried low strength values compared with other profiles. Fig. 4-b is shown the welded specimens, which have a flange ratio of 1.35. Trap-profile shape gave high strength than the concave profile, while V-profile was the least. Fig. 4-c is shown strength values recorded at the flange </w:t>
      </w:r>
      <w:r w:rsidRPr="00C6695A">
        <w:rPr>
          <w:rFonts w:ascii="Times New Roman" w:hAnsi="Times New Roman" w:cs="Times New Roman"/>
          <w:sz w:val="20"/>
          <w:szCs w:val="20"/>
          <w:lang w:bidi="ar-EG"/>
        </w:rPr>
        <w:lastRenderedPageBreak/>
        <w:t>ratio 1.45. Although low strength values recorded at flange ratio 1.45, the highest strength value was obtained at Trap-profile. From the above, we can say that the best profile that occurs high strength value is the trapezoidal profile.</w:t>
      </w:r>
    </w:p>
    <w:p w:rsidR="00C6695A" w:rsidRPr="00C6695A" w:rsidRDefault="00C6695A" w:rsidP="00C6695A">
      <w:pPr>
        <w:spacing w:after="160" w:line="259" w:lineRule="auto"/>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The tool profile has a noticeable influence on the strength values. The contact area (when the material volume is constant) for the trap-profile is theoretically larger than that of the concave profile or the v-profile. The heat generated by friction is proportionate to the area of contact between the workpiece and the tool but the heat dissipation (loss) to the surrounding atmosphere is also proportional to the formed profile area. The consumed power divided into three parts; one of these parts goes to overcome the friction between the tool sides and the workpiece, the second part is responsible to raise the temperature the third part absorbed by conventions to the surrounding atmosphere. Analysis of the heat generated and dissipated illustrate why the difference between the peak values of the two profiles are closed together (47.44 Mpa and 44.22 Mpa).</w:t>
      </w:r>
    </w:p>
    <w:p w:rsidR="00C6695A" w:rsidRPr="00C6695A" w:rsidRDefault="00A875F7" w:rsidP="00C6695A">
      <w:pPr>
        <w:spacing w:after="160" w:line="259" w:lineRule="auto"/>
        <w:jc w:val="both"/>
        <w:rPr>
          <w:rFonts w:ascii="Times New Roman" w:hAnsi="Times New Roman" w:cs="Times New Roman"/>
          <w:sz w:val="20"/>
          <w:szCs w:val="20"/>
          <w:lang w:bidi="ar-EG"/>
        </w:rPr>
      </w:pPr>
      <w:r>
        <w:rPr>
          <w:rFonts w:ascii="Times New Roman" w:hAnsi="Times New Roman" w:cs="Times New Roman"/>
          <w:noProof/>
          <w:sz w:val="20"/>
          <w:szCs w:val="20"/>
        </w:rPr>
        <w:pict>
          <v:group id="Group 51" o:spid="_x0000_s1031" style="position:absolute;left:0;text-align:left;margin-left:-5.9pt;margin-top:18.35pt;width:225.75pt;height:234.5pt;z-index:-251655168;mso-width-relative:margin;mso-height-relative:margin" coordsize="4571365,4393565" wrapcoords="-45 0 -45 21553 21600 21553 21600 0 -45 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">
            <v:shape id="Picture 21" o:spid="_x0000_s1032" type="#_x0000_t75" style="position:absolute;width:4571365;height:439102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O9xnBAAAA2wAAAA8AAABkcnMvZG93bnJldi54bWxEj9GKwjAURN8F/yFcwTdNFVmXahSxiIJP&#10;dv2Aa3Ntq81NaWKtf28WBB+HmTnDLNedqURLjSstK5iMIxDEmdUl5wrOf7vRLwjnkTVWlknBixys&#10;V/3eEmNtn3yiNvW5CBB2MSoovK9jKV1WkEE3tjVx8K62MeiDbHKpG3wGuKnkNIp+pMGSw0KBNW0L&#10;yu7pwyi4JPvEzNpNsq+y7jp7HOe3c3pRajjoNgsQnjr/DX/aB61gOoH/L+EHyNU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OO9xnBAAAA2wAAAA8AAAAAAAAAAAAAAAAAnwIA&#10;AGRycy9kb3ducmV2LnhtbFBLBQYAAAAABAAEAPcAAACNAwAAAAA=&#10;">
              <v:imagedata r:id="rId20" o:title=""/>
              <v:path arrowok="t"/>
            </v:shape>
            <v:shape id="Picture 43" o:spid="_x0000_s1033" type="#_x0000_t75" style="position:absolute;left:9525;top:1390650;width:274320;height:28130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5iXnHEAAAA2wAAAA8AAABkcnMvZG93bnJldi54bWxEj0FLAzEUhO+C/yE8wZvN2i21rE2LFApe&#10;pO3qxdtj89yEbl5Ckrarv94UBI/DzHzDLNejG8SZYrKeFTxOKhDEndeWewUf79uHBYiUkTUOnknB&#10;NyVYr25vlthof+EDndvciwLh1KACk3NopEydIYdp4gNx8b58dJiLjL3UES8F7gY5raq5dGi5LBgM&#10;tDHUHduTU/DThv3bU9a2nh5N2MRPu9jVrVL3d+PLM4hMY/4P/7VftYJZDdcv5QfI1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5iXnHEAAAA2wAAAA8AAAAAAAAAAAAAAAAA&#10;nwIAAGRycy9kb3ducmV2LnhtbFBLBQYAAAAABAAEAPcAAACQAwAAAAA=&#10;">
              <v:imagedata r:id="rId16" o:title=""/>
              <v:path arrowok="t"/>
            </v:shape>
            <v:shape id="Picture 44" o:spid="_x0000_s1034" type="#_x0000_t75" style="position:absolute;left:2286000;top:1447800;width:274320;height:22860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nKh0/CAAAA2wAAAA8AAABkcnMvZG93bnJldi54bWxEj0FrAjEUhO8F/0N4Qm812yIiW6NYoVL0&#10;5Cr0+tg8N4ubl22Suum/bwTB4zAz3zCLVbKduJIPrWMFr5MCBHHtdMuNgtPx82UOIkRkjZ1jUvBH&#10;AVbL0dMCS+0GPtC1io3IEA4lKjAx9qWUoTZkMUxcT5y9s/MWY5a+kdrjkOG2k29FMZMWW84LBnva&#10;GKov1a9VkLrvFC/Jb7b7n90w283N9qM6KPU8Tut3EJFSfITv7S+tYDqF25f8A+TyH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yodPwgAAANsAAAAPAAAAAAAAAAAAAAAAAJ8C&#10;AABkcnMvZG93bnJldi54bWxQSwUGAAAAAAQABAD3AAAAjgMAAAAA&#10;">
              <v:imagedata r:id="rId17" o:title=""/>
              <v:path arrowok="t"/>
            </v:shape>
            <v:shape id="Picture 49" o:spid="_x0000_s1035" type="#_x0000_t75" style="position:absolute;left:9525;top:4133850;width:274320;height:259715;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6oYwDCAAAA2wAAAA8AAABkcnMvZG93bnJldi54bWxEj9Fqg0AURN8L+YflBvrWrBYpickqpRgI&#10;7ZMmH3Dj3qjUvSvuVu3fdwuBPA4zc4Y55IvpxUSj6ywriDcRCOLa6o4bBZfz8WULwnlkjb1lUvBL&#10;DvJs9XTAVNuZS5oq34gAYZeigtb7IZXS1S0ZdBs7EAfvZkeDPsixkXrEOcBNL1+j6E0a7DgstDjQ&#10;R0v1d/VjFMjiq4zn6nqqy2M1J4PEotl+KvW8Xt73IDwt/hG+t09aQbKD/y/hB8js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qGMAwgAAANsAAAAPAAAAAAAAAAAAAAAAAJ8C&#10;AABkcnMvZG93bnJldi54bWxQSwUGAAAAAAQABAD3AAAAjgMAAAAA&#10;">
              <v:imagedata r:id="rId18" o:title=""/>
              <v:path arrowok="t"/>
            </v:shape>
            <w10:wrap type="tight"/>
          </v:group>
        </w:pict>
      </w:r>
    </w:p>
    <w:p w:rsidR="00C6695A" w:rsidRPr="00C6695A" w:rsidRDefault="00C6695A" w:rsidP="00C6695A">
      <w:pPr>
        <w:spacing w:after="160" w:line="259" w:lineRule="auto"/>
        <w:jc w:val="both"/>
        <w:rPr>
          <w:rFonts w:ascii="Times New Roman" w:hAnsi="Times New Roman" w:cs="Times New Roman"/>
          <w:sz w:val="20"/>
          <w:szCs w:val="20"/>
          <w:lang w:bidi="ar-EG"/>
        </w:rPr>
      </w:pPr>
    </w:p>
    <w:p w:rsidR="00C6695A" w:rsidRPr="00C6695A" w:rsidRDefault="00C6695A" w:rsidP="00C6695A">
      <w:pPr>
        <w:spacing w:after="160" w:line="259" w:lineRule="auto"/>
        <w:jc w:val="center"/>
        <w:rPr>
          <w:rFonts w:ascii="Times New Roman" w:hAnsi="Times New Roman" w:cs="Times New Roman"/>
          <w:sz w:val="20"/>
          <w:szCs w:val="20"/>
          <w:lang w:bidi="ar-EG"/>
        </w:rPr>
      </w:pPr>
      <w:r w:rsidRPr="00C6695A">
        <w:rPr>
          <w:rFonts w:ascii="Times New Roman" w:hAnsi="Times New Roman" w:cs="Times New Roman"/>
          <w:sz w:val="20"/>
          <w:szCs w:val="20"/>
          <w:lang w:bidi="ar-EG"/>
        </w:rPr>
        <w:t>Fig. (4) Effect of tool profile on the joint strength at different rotational speed for; a) FR=1.25, b) FR=1.35, and c) FR= 1.45</w:t>
      </w:r>
    </w:p>
    <w:p w:rsidR="00C6695A" w:rsidRPr="00C6695A" w:rsidRDefault="00C6695A" w:rsidP="00C6695A">
      <w:pPr>
        <w:spacing w:after="160" w:line="259" w:lineRule="auto"/>
        <w:jc w:val="center"/>
        <w:rPr>
          <w:rFonts w:ascii="Times New Roman" w:hAnsi="Times New Roman" w:cs="Times New Roman"/>
          <w:sz w:val="20"/>
          <w:szCs w:val="20"/>
          <w:lang w:bidi="ar-EG"/>
        </w:rPr>
      </w:pPr>
    </w:p>
    <w:p w:rsidR="00C6695A" w:rsidRPr="00C6695A" w:rsidRDefault="00C6695A" w:rsidP="00C6695A">
      <w:pPr>
        <w:spacing w:after="160" w:line="259" w:lineRule="auto"/>
        <w:jc w:val="center"/>
        <w:rPr>
          <w:rFonts w:ascii="Times New Roman" w:hAnsi="Times New Roman" w:cs="Times New Roman"/>
          <w:b/>
          <w:bCs/>
          <w:sz w:val="20"/>
          <w:szCs w:val="20"/>
          <w:lang w:bidi="ar-EG"/>
        </w:rPr>
      </w:pPr>
    </w:p>
    <w:p w:rsidR="00C6695A" w:rsidRPr="00C6695A" w:rsidRDefault="00C6695A" w:rsidP="00C6695A">
      <w:pPr>
        <w:spacing w:after="160" w:line="259" w:lineRule="auto"/>
        <w:jc w:val="center"/>
        <w:rPr>
          <w:rFonts w:ascii="Times New Roman" w:hAnsi="Times New Roman" w:cs="Times New Roman"/>
          <w:b/>
          <w:bCs/>
          <w:sz w:val="20"/>
          <w:szCs w:val="20"/>
          <w:lang w:bidi="ar-EG"/>
        </w:rPr>
      </w:pP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Pr>
          <w:rFonts w:ascii="Times New Roman" w:eastAsia="Calibri" w:hAnsi="Times New Roman" w:cs="Times New Roman"/>
          <w:b/>
          <w:bCs/>
          <w:sz w:val="20"/>
          <w:szCs w:val="20"/>
        </w:rPr>
        <w:t>IV</w:t>
      </w:r>
      <w:r w:rsidRPr="00C6695A">
        <w:rPr>
          <w:rFonts w:ascii="Times New Roman" w:eastAsia="Calibri" w:hAnsi="Times New Roman" w:cs="Times New Roman"/>
          <w:b/>
          <w:bCs/>
          <w:sz w:val="20"/>
          <w:szCs w:val="20"/>
        </w:rPr>
        <w:t>. C</w:t>
      </w:r>
      <w:r>
        <w:rPr>
          <w:rFonts w:ascii="Times New Roman" w:eastAsia="Calibri" w:hAnsi="Times New Roman" w:cs="Times New Roman"/>
          <w:b/>
          <w:bCs/>
          <w:sz w:val="20"/>
          <w:szCs w:val="20"/>
        </w:rPr>
        <w:t>ONCLUSIONS</w:t>
      </w:r>
    </w:p>
    <w:p w:rsidR="00C6695A" w:rsidRPr="00C6695A" w:rsidRDefault="00C6695A" w:rsidP="00C6695A">
      <w:pPr>
        <w:spacing w:after="160" w:line="259" w:lineRule="auto"/>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This study presented a new welding technique for joining tubes without internal flash defect. Different welding parameters are used to evaluate the optimum welding conditions. From this work, we conclude that:</w:t>
      </w:r>
    </w:p>
    <w:p w:rsidR="00C6695A" w:rsidRPr="00C6695A" w:rsidRDefault="00C6695A" w:rsidP="00C6695A">
      <w:pPr>
        <w:numPr>
          <w:ilvl w:val="0"/>
          <w:numId w:val="1"/>
        </w:numPr>
        <w:spacing w:after="160" w:line="259" w:lineRule="auto"/>
        <w:contextualSpacing/>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 xml:space="preserve">The welding parameters were used (the tool grooves, the rotational speeds, and the flanges ratio) have a clear effect to produce the welded tubes without internal flash. </w:t>
      </w:r>
    </w:p>
    <w:p w:rsidR="00C6695A" w:rsidRPr="00C6695A" w:rsidRDefault="00C6695A" w:rsidP="00C6695A">
      <w:pPr>
        <w:numPr>
          <w:ilvl w:val="0"/>
          <w:numId w:val="1"/>
        </w:numPr>
        <w:spacing w:after="160" w:line="259" w:lineRule="auto"/>
        <w:contextualSpacing/>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The increment of rotational speeds raises the welding temperature and improves the strength of welded joints.</w:t>
      </w:r>
    </w:p>
    <w:p w:rsidR="00C6695A" w:rsidRPr="00C6695A" w:rsidRDefault="00C6695A" w:rsidP="00C6695A">
      <w:pPr>
        <w:numPr>
          <w:ilvl w:val="0"/>
          <w:numId w:val="1"/>
        </w:numPr>
        <w:spacing w:after="160" w:line="259" w:lineRule="auto"/>
        <w:contextualSpacing/>
        <w:jc w:val="both"/>
        <w:rPr>
          <w:rFonts w:ascii="Times New Roman" w:hAnsi="Times New Roman" w:cs="Times New Roman"/>
          <w:sz w:val="20"/>
          <w:szCs w:val="20"/>
          <w:lang w:bidi="ar-EG"/>
        </w:rPr>
      </w:pPr>
      <w:r w:rsidRPr="00C6695A">
        <w:rPr>
          <w:rFonts w:ascii="Times New Roman" w:hAnsi="Times New Roman" w:cs="Times New Roman"/>
          <w:sz w:val="20"/>
          <w:szCs w:val="20"/>
          <w:lang w:bidi="ar-EG"/>
        </w:rPr>
        <w:t>The trapezoidal profile gives the highest strength value when compared to other profiles.</w:t>
      </w: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lang w:bidi="ar-EG"/>
        </w:rPr>
      </w:pPr>
    </w:p>
    <w:p w:rsidR="00C6695A" w:rsidRPr="00C6695A" w:rsidRDefault="00C6695A" w:rsidP="00C6695A">
      <w:pPr>
        <w:tabs>
          <w:tab w:val="left" w:pos="3243"/>
        </w:tabs>
        <w:spacing w:after="160" w:line="259" w:lineRule="auto"/>
        <w:jc w:val="both"/>
        <w:rPr>
          <w:rFonts w:ascii="Times New Roman" w:eastAsia="Calibri" w:hAnsi="Times New Roman" w:cs="Times New Roman"/>
          <w:b/>
          <w:bCs/>
          <w:sz w:val="20"/>
          <w:szCs w:val="20"/>
        </w:rPr>
      </w:pPr>
      <w:r w:rsidRPr="00C6695A">
        <w:rPr>
          <w:rFonts w:ascii="Times New Roman" w:eastAsia="Calibri" w:hAnsi="Times New Roman" w:cs="Times New Roman"/>
          <w:b/>
          <w:bCs/>
          <w:sz w:val="20"/>
          <w:szCs w:val="20"/>
        </w:rPr>
        <w:t>A</w:t>
      </w:r>
      <w:r w:rsidR="002A0F0D">
        <w:rPr>
          <w:rFonts w:ascii="Times New Roman" w:eastAsia="Calibri" w:hAnsi="Times New Roman" w:cs="Times New Roman"/>
          <w:b/>
          <w:bCs/>
          <w:sz w:val="20"/>
          <w:szCs w:val="20"/>
        </w:rPr>
        <w:t>CKNOWLEDGEMENTS</w:t>
      </w:r>
      <w:r w:rsidRPr="00C6695A">
        <w:rPr>
          <w:rFonts w:ascii="Times New Roman" w:eastAsia="Calibri" w:hAnsi="Times New Roman" w:cs="Times New Roman"/>
          <w:b/>
          <w:bCs/>
          <w:sz w:val="20"/>
          <w:szCs w:val="20"/>
        </w:rPr>
        <w:t xml:space="preserve"> </w:t>
      </w:r>
    </w:p>
    <w:p w:rsidR="00C6695A" w:rsidRPr="00C6695A" w:rsidRDefault="00C6695A" w:rsidP="00C6695A">
      <w:pPr>
        <w:rPr>
          <w:rFonts w:ascii="Times New Roman" w:hAnsi="Times New Roman" w:cs="Times New Roman"/>
          <w:sz w:val="20"/>
          <w:szCs w:val="20"/>
        </w:rPr>
      </w:pPr>
      <w:r w:rsidRPr="00C6695A">
        <w:rPr>
          <w:rFonts w:ascii="Times New Roman" w:eastAsia="Calibri" w:hAnsi="Times New Roman" w:cs="Times New Roman"/>
          <w:sz w:val="20"/>
          <w:szCs w:val="20"/>
          <w:lang w:bidi="ar-EG"/>
        </w:rPr>
        <w:t xml:space="preserve">The authors wish to thank Beni-Suef </w:t>
      </w:r>
      <w:r>
        <w:rPr>
          <w:rFonts w:ascii="Times New Roman" w:eastAsia="Calibri" w:hAnsi="Times New Roman" w:cs="Times New Roman"/>
          <w:sz w:val="20"/>
          <w:szCs w:val="20"/>
          <w:lang w:bidi="ar-EG"/>
        </w:rPr>
        <w:t xml:space="preserve"> </w:t>
      </w:r>
      <w:r w:rsidRPr="00C6695A">
        <w:rPr>
          <w:rFonts w:ascii="Times New Roman" w:eastAsia="Calibri" w:hAnsi="Times New Roman" w:cs="Times New Roman"/>
          <w:sz w:val="20"/>
          <w:szCs w:val="20"/>
          <w:lang w:bidi="ar-EG"/>
        </w:rPr>
        <w:t xml:space="preserve">University and technical staff in the faculty of Technology and Education. </w:t>
      </w:r>
    </w:p>
    <w:p w:rsidR="00C6695A" w:rsidRPr="00C6695A" w:rsidRDefault="00C6695A" w:rsidP="002A0F0D">
      <w:pPr>
        <w:pStyle w:val="TTPSectionHeading"/>
        <w:jc w:val="center"/>
        <w:rPr>
          <w:sz w:val="20"/>
          <w:szCs w:val="20"/>
        </w:rPr>
      </w:pPr>
      <w:r w:rsidRPr="00C6695A">
        <w:rPr>
          <w:sz w:val="20"/>
          <w:szCs w:val="20"/>
        </w:rPr>
        <w:t>R</w:t>
      </w:r>
      <w:r w:rsidR="00FF7440">
        <w:rPr>
          <w:sz w:val="20"/>
          <w:szCs w:val="20"/>
        </w:rPr>
        <w:t>EFERENCES</w:t>
      </w:r>
    </w:p>
    <w:p w:rsidR="00C6695A" w:rsidRPr="00C6695A" w:rsidRDefault="00C6695A" w:rsidP="00C6695A">
      <w:pPr>
        <w:tabs>
          <w:tab w:val="left" w:pos="3243"/>
        </w:tabs>
        <w:spacing w:after="160" w:line="259" w:lineRule="auto"/>
        <w:jc w:val="both"/>
        <w:rPr>
          <w:rFonts w:ascii="Times New Roman" w:eastAsia="Calibri" w:hAnsi="Times New Roman" w:cs="Times New Roman"/>
          <w:noProof/>
          <w:sz w:val="20"/>
          <w:szCs w:val="20"/>
        </w:rPr>
      </w:pPr>
      <w:r w:rsidRPr="00C6695A" w:rsidDel="0002088B">
        <w:rPr>
          <w:rFonts w:ascii="Times New Roman" w:hAnsi="Times New Roman" w:cs="Times New Roman"/>
          <w:sz w:val="20"/>
          <w:szCs w:val="20"/>
        </w:rPr>
        <w:t xml:space="preserve"> </w:t>
      </w:r>
      <w:r>
        <w:rPr>
          <w:rFonts w:ascii="Times New Roman" w:eastAsia="Calibri" w:hAnsi="Times New Roman" w:cs="Times New Roman"/>
          <w:noProof/>
          <w:sz w:val="20"/>
          <w:szCs w:val="20"/>
        </w:rPr>
        <w:t xml:space="preserve">[1]  </w:t>
      </w:r>
      <w:r w:rsidRPr="00C6695A">
        <w:rPr>
          <w:rFonts w:ascii="Times New Roman" w:eastAsia="Calibri" w:hAnsi="Times New Roman" w:cs="Times New Roman"/>
          <w:noProof/>
          <w:sz w:val="20"/>
          <w:szCs w:val="20"/>
        </w:rPr>
        <w:t xml:space="preserve"> </w:t>
      </w:r>
      <w:r w:rsidR="00A875F7" w:rsidRPr="00C6695A">
        <w:rPr>
          <w:rFonts w:ascii="Times New Roman" w:eastAsia="Calibri" w:hAnsi="Times New Roman" w:cs="Times New Roman"/>
          <w:noProof/>
          <w:sz w:val="20"/>
          <w:szCs w:val="20"/>
        </w:rPr>
        <w:fldChar w:fldCharType="begin" w:fldLock="1"/>
      </w:r>
      <w:r w:rsidRPr="00C6695A">
        <w:rPr>
          <w:rFonts w:ascii="Times New Roman" w:eastAsia="Calibri" w:hAnsi="Times New Roman" w:cs="Times New Roman"/>
          <w:noProof/>
          <w:sz w:val="20"/>
          <w:szCs w:val="20"/>
        </w:rPr>
        <w:instrText xml:space="preserve">ADDIN Mendeley Bibliography CSL_BIBLIOGRAPHY </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Anitha, P, M C Majumder, V Saravanan, S %J Metallography Rajakumar  Microstructure, and Analysis. 2018. “Microstructural Characterization and Mechanical Properties of Friction-Welded IN718 and SS410 Dissimilar Joint” 7: 277–87.</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Besler, Florian A, Richard J Grant, Paul Schindele, and Michael J R Stegmüller. 2017. “Advanced Process Possibilities in Friction Crush Welding of Aluminum, Steel, and Copper by Using an Additional Wire.” Metallurgical B, Materials Transactions 48 (6): 2930–48. https://doi.org/10.1007/s11663-017-1108-4.</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Besler, Florian A, Paul Schindele, Richard J Grant, and Michael J R %J Journal of Materials Processing Technology Stegmüller. 2016. “Friction Crush Welding of Aluminium, Copper and Steel Sheetmetals with Flanged Edges” 234: 72–83.</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BRAR, GURINDER SINGH, and AJAY SINGH JAMWAL. n.d. “Friction Crush Welding oF Aluminium Alloy 6061 T-6.”</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Brar, Gurinder Singh, Manpreet Singh, and Ajay Singh Jamwal. 2017. “Process Parameter Optimization of Friction Crush Welding (FCW) of AISI 304 Stainless Steel.” In ASME 2017 International Mechanical Engineering Congress and Exposition, V002T02A087-V002T02A087. American Society of Mechanical Engineers.</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Ebrahimzadeh, V, M Paidar, M A Safarkhanian, and O Oladimeji %J The International Journal of Advanced Manufacturing Technology Ojo. 2018. “Orbital Friction Stir Lap Welding of AA5456-H321/AA5456-O Aluminum Alloys under Varied Parameters” 96 (1–4): 1237–54.</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Ismail, Azman, Mokhtar Awang, Fauziah Ab Rahman, Bakhtiar Ariff Baharudin, Puteri Zarina Megat Khalid, Darulihsan Abdul Hamid, and Kamal Ahmad. 2018. “The Mapping of Full Weld Cycle Heat Profile for Friction Stir Welding Pipe Butt Joints.” In Engineering Applications for New Materials and Technologies, 461–67. Springer.</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Ismail, Azman, Mokhtar Awang, Hasan Fawad, and Kamal Ahmad. 2013. “Friction Stir Welding on Aluminum Alloy 6063 Pipe.” In Proceedings of the 7th Asia Pacific IIW International Congress, Singapore, 78–81.</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Khourshid, A M, and I %J Int. J Mech. Eng. Rob. Res Sabry. 2013. “Friction Stir Welding Study on Aluminum Pipe” 2 (3): 31–339.</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Köklü, Uğur. 2013. “Investigation into the Formability of Al-1050 Tailor-Welded Blanks with Antilock Braking System.” The International Journal of Advanced Manufacturing Technology 66 (1–4): 221–29.</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Merklein, Marion, Maren Johannes, Michael Lechner, and Andreas Kuppert. 2014. “A Review on Tailored Blanks—Production, Applications and Evaluation.” Journal of Materials Processing Technology 214 (2): 151–64.</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Uzkut, Mehmet, Bekir Sadık Ünlü, Selim Sarper Yilmaz, and Mustafa Akdağ. 2010. “Friction Welding and Its Applications in Today’s World.” In Proceedings of the 2nd International Symposium on Sustainable Development, 8–9. International Burch University Sarajevo.</w:instrText>
      </w:r>
    </w:p>
    <w:p w:rsidR="00C6695A" w:rsidRPr="00C6695A" w:rsidRDefault="00C6695A" w:rsidP="00C6695A">
      <w:pPr>
        <w:widowControl w:val="0"/>
        <w:adjustRightInd w:val="0"/>
        <w:spacing w:after="160"/>
        <w:ind w:left="480" w:hanging="48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instrText>Zech, Dipl-Ing Franz, Ing Heidi Cramer, Dipl-Ing Ludwig Appel, Michael %J Welding Serve, and Material Testing. 2011. “Orbital Friction Welding of Metallic Materials and Dissimilar Material Joints on Non-Rotationally Symmetrical Joining Cross-Sections” 1: 1–12.</w:instrText>
      </w:r>
    </w:p>
    <w:p w:rsidR="00C6695A" w:rsidRPr="00C6695A" w:rsidRDefault="00A875F7" w:rsidP="00C6695A">
      <w:pPr>
        <w:widowControl w:val="0"/>
        <w:adjustRightInd w:val="0"/>
        <w:spacing w:after="16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fldChar w:fldCharType="separate"/>
      </w:r>
      <w:r w:rsidR="00C6695A" w:rsidRPr="00C6695A">
        <w:rPr>
          <w:rFonts w:ascii="Times New Roman" w:eastAsia="Calibri" w:hAnsi="Times New Roman" w:cs="Times New Roman"/>
          <w:noProof/>
          <w:sz w:val="20"/>
          <w:szCs w:val="20"/>
        </w:rPr>
        <w:t>M. Merklein, M. Johannes, M. Lechner, and A. Kuppert, “A review on tailored blanks—Production, applications and evaluation,” J. Mater. Process. Technol., vol. 214, no. 2, pp. 151–164, 2014.</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2]</w:t>
      </w:r>
      <w:r w:rsidRPr="00C6695A">
        <w:rPr>
          <w:rFonts w:ascii="Times New Roman" w:eastAsia="Calibri" w:hAnsi="Times New Roman" w:cs="Times New Roman"/>
          <w:noProof/>
          <w:sz w:val="20"/>
          <w:szCs w:val="20"/>
        </w:rPr>
        <w:tab/>
        <w:t>U. Köklü, “Investigation into the formability of Al-1050 tailor-welded blanks with antilock braking system,” Int. J. Adv. Manuf. Technol., vol. 66, no. 1–4, pp. 221–229, 2013.</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3]</w:t>
      </w:r>
      <w:r w:rsidRPr="00C6695A">
        <w:rPr>
          <w:rFonts w:ascii="Times New Roman" w:eastAsia="Calibri" w:hAnsi="Times New Roman" w:cs="Times New Roman"/>
          <w:noProof/>
          <w:sz w:val="20"/>
          <w:szCs w:val="20"/>
        </w:rPr>
        <w:tab/>
        <w:t>A. Ismail et al., “The Mapping of Full Weld Cycle Heat Profile for Friction Stir Welding Pipe Butt Joints BT - Engineering Applications for New Materials and Technologies,” A. Öchsner, Ed. Cham: Springer International Publishing, 2018, pp. 461–467.</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4]</w:t>
      </w:r>
      <w:r w:rsidRPr="00C6695A">
        <w:rPr>
          <w:rFonts w:ascii="Times New Roman" w:eastAsia="Calibri" w:hAnsi="Times New Roman" w:cs="Times New Roman"/>
          <w:noProof/>
          <w:sz w:val="20"/>
          <w:szCs w:val="20"/>
        </w:rPr>
        <w:tab/>
        <w:t xml:space="preserve">F. A. Besler, R. J. Grant, P. Schindele, and M. J. R. Stegmüller, “Advanced Process Possibilities in Friction Crush Welding of Aluminum, Steel, and Copper by Using an </w:t>
      </w:r>
      <w:r w:rsidRPr="00C6695A">
        <w:rPr>
          <w:rFonts w:ascii="Times New Roman" w:eastAsia="Calibri" w:hAnsi="Times New Roman" w:cs="Times New Roman"/>
          <w:noProof/>
          <w:sz w:val="20"/>
          <w:szCs w:val="20"/>
        </w:rPr>
        <w:lastRenderedPageBreak/>
        <w:t>Additional Wire,” Metall. Mater. Trans. B, vol. 48, no. 6, pp. 2930–2948, 2017.</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5]</w:t>
      </w:r>
      <w:r w:rsidRPr="00C6695A">
        <w:rPr>
          <w:rFonts w:ascii="Times New Roman" w:eastAsia="Calibri" w:hAnsi="Times New Roman" w:cs="Times New Roman"/>
          <w:noProof/>
          <w:sz w:val="20"/>
          <w:szCs w:val="20"/>
        </w:rPr>
        <w:tab/>
        <w:t>F. A. Besler, P. Schindele, R. J. Grant, and M. J. R. Stegmüller, “Friction crush welding of aluminium, copper and steel sheetmetals with flanged edges,” J. Mater. Process. Technol., vol. 234, pp. 72–83, 2016.</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6]</w:t>
      </w:r>
      <w:r w:rsidRPr="00C6695A">
        <w:rPr>
          <w:rFonts w:ascii="Times New Roman" w:eastAsia="Calibri" w:hAnsi="Times New Roman" w:cs="Times New Roman"/>
          <w:noProof/>
          <w:sz w:val="20"/>
          <w:szCs w:val="20"/>
        </w:rPr>
        <w:tab/>
        <w:t>P. Anitha, M. C. Majumder, V. Saravanan, and Rajakumar, “Microstructural characterization and mechanical properties of friction-welded IN718 and SS410 dissimilar joint,” Metallogr. Anal., vol. 7, pp. 277–287, 2018.</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7]</w:t>
      </w:r>
      <w:r w:rsidRPr="00C6695A">
        <w:rPr>
          <w:rFonts w:ascii="Times New Roman" w:eastAsia="Calibri" w:hAnsi="Times New Roman" w:cs="Times New Roman"/>
          <w:noProof/>
          <w:sz w:val="20"/>
          <w:szCs w:val="20"/>
        </w:rPr>
        <w:tab/>
        <w:t>M. Uzkut, B. S. Ünlü, S. S. Yilmaz, and M. Akdağ, “Friction welding and its applications in today’s world,” in Proceedings of the 2nd International Symposium on Sustainable Development, 2010, pp. 8–9.</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8]</w:t>
      </w:r>
      <w:r w:rsidRPr="00C6695A">
        <w:rPr>
          <w:rFonts w:ascii="Times New Roman" w:eastAsia="Calibri" w:hAnsi="Times New Roman" w:cs="Times New Roman"/>
          <w:noProof/>
          <w:sz w:val="20"/>
          <w:szCs w:val="20"/>
        </w:rPr>
        <w:tab/>
        <w:t>D.-I. F. Zech, I. H. Cramer, D.-I. L. Appel, and M. Serve, “Orbital friction welding of metallic materials and dissimilar material joints on non-rotationally symmetrical joining cross-sections,” Weld. Testing, Mater., vol. 1, pp. 1–12, 2011.</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9]</w:t>
      </w:r>
      <w:r w:rsidRPr="00C6695A">
        <w:rPr>
          <w:rFonts w:ascii="Times New Roman" w:eastAsia="Calibri" w:hAnsi="Times New Roman" w:cs="Times New Roman"/>
          <w:noProof/>
          <w:sz w:val="20"/>
          <w:szCs w:val="20"/>
        </w:rPr>
        <w:tab/>
        <w:t>V. Ebrahimzadeh, M. Paidar, M. A. Safarkhanian, and O. O. Ojo, “Orbital friction stir lap welding of AA5456-H321/AA5456-O aluminum alloys under varied parameters,” Int. J. Adv. Manuf. Technol., vol. 96, no. 1–4, pp. 1237–1254, 2018.</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10]</w:t>
      </w:r>
      <w:r w:rsidRPr="00C6695A">
        <w:rPr>
          <w:rFonts w:ascii="Times New Roman" w:eastAsia="Calibri" w:hAnsi="Times New Roman" w:cs="Times New Roman"/>
          <w:noProof/>
          <w:sz w:val="20"/>
          <w:szCs w:val="20"/>
        </w:rPr>
        <w:tab/>
        <w:t>A. M. Khourshid and I. Sabry, “Friction stir welding study on aluminum pipe,” Int. J Mech. Eng. Rob. Res, vol. 2, no. 3, pp. 31–339, 2013.</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11]</w:t>
      </w:r>
      <w:r w:rsidRPr="00C6695A">
        <w:rPr>
          <w:rFonts w:ascii="Times New Roman" w:eastAsia="Calibri" w:hAnsi="Times New Roman" w:cs="Times New Roman"/>
          <w:noProof/>
          <w:sz w:val="20"/>
          <w:szCs w:val="20"/>
        </w:rPr>
        <w:tab/>
        <w:t>A. Ismail, M. Awang, H. Fawad, and K. Ahmad, “Friction stir welding on aluminum alloy 6063 pipe,” in Proceedings of the 7th Asia Pacific IIW International Congress, Singapore, 2013, pp. 78–81.</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12]</w:t>
      </w:r>
      <w:r w:rsidRPr="00C6695A">
        <w:rPr>
          <w:rFonts w:ascii="Times New Roman" w:eastAsia="Calibri" w:hAnsi="Times New Roman" w:cs="Times New Roman"/>
          <w:noProof/>
          <w:sz w:val="20"/>
          <w:szCs w:val="20"/>
        </w:rPr>
        <w:tab/>
        <w:t xml:space="preserve">G. S. Brar, M. Singh, and A. S. Jamwal, “Process Parameter Optimization of Friction Crush Welding (FCW) of AISI 304 Stainless </w:t>
      </w:r>
      <w:r w:rsidRPr="00C6695A">
        <w:rPr>
          <w:rFonts w:ascii="Times New Roman" w:eastAsia="Calibri" w:hAnsi="Times New Roman" w:cs="Times New Roman"/>
          <w:noProof/>
          <w:sz w:val="20"/>
          <w:szCs w:val="20"/>
        </w:rPr>
        <w:lastRenderedPageBreak/>
        <w:t>Steel.” 03-Nov-2017.</w:t>
      </w:r>
    </w:p>
    <w:p w:rsidR="00C6695A" w:rsidRPr="00C6695A" w:rsidRDefault="00C6695A" w:rsidP="00C6695A">
      <w:pPr>
        <w:widowControl w:val="0"/>
        <w:adjustRightInd w:val="0"/>
        <w:spacing w:after="160"/>
        <w:ind w:left="640" w:hanging="640"/>
        <w:jc w:val="both"/>
        <w:rPr>
          <w:rFonts w:ascii="Times New Roman" w:eastAsia="Calibri" w:hAnsi="Times New Roman" w:cs="Times New Roman"/>
          <w:noProof/>
          <w:sz w:val="20"/>
          <w:szCs w:val="20"/>
        </w:rPr>
      </w:pPr>
      <w:r w:rsidRPr="00C6695A">
        <w:rPr>
          <w:rFonts w:ascii="Times New Roman" w:eastAsia="Calibri" w:hAnsi="Times New Roman" w:cs="Times New Roman"/>
          <w:noProof/>
          <w:sz w:val="20"/>
          <w:szCs w:val="20"/>
        </w:rPr>
        <w:t>[13]</w:t>
      </w:r>
      <w:r w:rsidRPr="00C6695A">
        <w:rPr>
          <w:rFonts w:ascii="Times New Roman" w:eastAsia="Calibri" w:hAnsi="Times New Roman" w:cs="Times New Roman"/>
          <w:noProof/>
          <w:sz w:val="20"/>
          <w:szCs w:val="20"/>
        </w:rPr>
        <w:tab/>
        <w:t>G. S. BRAR and A. S. JAMWAL, “Friction crush Welding oF Aluminium Alloy 6061 t-6.”</w:t>
      </w:r>
    </w:p>
    <w:p w:rsidR="00C6695A" w:rsidRPr="00C6695A" w:rsidRDefault="00C6695A" w:rsidP="00C6695A">
      <w:pPr>
        <w:widowControl w:val="0"/>
        <w:adjustRightInd w:val="0"/>
        <w:spacing w:after="160"/>
        <w:ind w:left="640" w:hanging="640"/>
        <w:jc w:val="both"/>
        <w:rPr>
          <w:rFonts w:ascii="Times New Roman" w:hAnsi="Times New Roman" w:cs="Times New Roman"/>
          <w:sz w:val="20"/>
          <w:szCs w:val="20"/>
          <w:lang w:val="en-GB"/>
        </w:rPr>
      </w:pPr>
      <w:r w:rsidRPr="00C6695A">
        <w:rPr>
          <w:rFonts w:ascii="Times New Roman" w:eastAsia="Calibri" w:hAnsi="Times New Roman" w:cs="Times New Roman"/>
          <w:noProof/>
          <w:sz w:val="20"/>
          <w:szCs w:val="20"/>
        </w:rPr>
        <w:t>[14]</w:t>
      </w:r>
      <w:r w:rsidRPr="00C6695A">
        <w:rPr>
          <w:rFonts w:ascii="Times New Roman" w:eastAsia="Calibri" w:hAnsi="Times New Roman" w:cs="Times New Roman"/>
          <w:noProof/>
          <w:sz w:val="20"/>
          <w:szCs w:val="20"/>
        </w:rPr>
        <w:tab/>
        <w:t>H. T. E., Mahmoud E. Abdullah, Naguib G. Yakoub, Mohamed N. Elsheikh, Ayman A. Abd-Eltwab, “Effect Of Orbital Friction Crush Welding Parameters On Aluminum Tubes,” Int. J. Sci. Technol. Res., vol. 9, no. 2, pp. 4483–4486, 2020.</w:t>
      </w:r>
      <w:r w:rsidRPr="00C6695A">
        <w:rPr>
          <w:rFonts w:ascii="Times New Roman" w:eastAsia="Calibri" w:hAnsi="Times New Roman" w:cs="Times New Roman"/>
          <w:noProof/>
          <w:sz w:val="20"/>
          <w:szCs w:val="20"/>
        </w:rPr>
        <w:tab/>
      </w:r>
      <w:r w:rsidR="00A875F7" w:rsidRPr="00C6695A">
        <w:rPr>
          <w:rFonts w:ascii="Times New Roman" w:eastAsia="Calibri" w:hAnsi="Times New Roman" w:cs="Times New Roman"/>
          <w:noProof/>
          <w:sz w:val="20"/>
          <w:szCs w:val="20"/>
        </w:rPr>
        <w:fldChar w:fldCharType="end"/>
      </w:r>
    </w:p>
    <w:p w:rsidR="00AA674E" w:rsidRPr="00C6695A" w:rsidRDefault="00AA674E">
      <w:pPr>
        <w:rPr>
          <w:rFonts w:ascii="Times New Roman" w:hAnsi="Times New Roman" w:cs="Times New Roman"/>
          <w:sz w:val="20"/>
          <w:szCs w:val="20"/>
        </w:rPr>
      </w:pPr>
    </w:p>
    <w:sectPr w:rsidR="00AA674E" w:rsidRPr="00C6695A" w:rsidSect="00C6695A">
      <w:type w:val="continuous"/>
      <w:pgSz w:w="11520" w:h="15840" w:code="9"/>
      <w:pgMar w:top="1411" w:right="1123" w:bottom="850" w:left="1123" w:header="706" w:footer="288" w:gutter="0"/>
      <w:cols w:num="2" w:space="709"/>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6971" w:rsidRDefault="00A06971" w:rsidP="00C6695A">
      <w:pPr>
        <w:spacing w:after="0" w:line="240" w:lineRule="auto"/>
      </w:pPr>
      <w:r>
        <w:separator/>
      </w:r>
    </w:p>
  </w:endnote>
  <w:endnote w:type="continuationSeparator" w:id="1">
    <w:p w:rsidR="00A06971" w:rsidRDefault="00A06971" w:rsidP="00C6695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51E6" w:rsidRDefault="001851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813722"/>
      <w:docPartObj>
        <w:docPartGallery w:val="Page Numbers (Bottom of Page)"/>
        <w:docPartUnique/>
      </w:docPartObj>
    </w:sdtPr>
    <w:sdtContent>
      <w:p w:rsidR="001851E6" w:rsidRDefault="00A875F7">
        <w:pPr>
          <w:pStyle w:val="Footer"/>
          <w:jc w:val="center"/>
        </w:pPr>
        <w:fldSimple w:instr=" PAGE   \* MERGEFORMAT ">
          <w:r w:rsidR="00640BB6">
            <w:rPr>
              <w:noProof/>
            </w:rPr>
            <w:t>16</w:t>
          </w:r>
        </w:fldSimple>
      </w:p>
    </w:sdtContent>
  </w:sdt>
  <w:p w:rsidR="001851E6" w:rsidRDefault="001851E6">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51E6" w:rsidRDefault="001851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6971" w:rsidRDefault="00A06971" w:rsidP="00C6695A">
      <w:pPr>
        <w:spacing w:after="0" w:line="240" w:lineRule="auto"/>
      </w:pPr>
      <w:r>
        <w:separator/>
      </w:r>
    </w:p>
  </w:footnote>
  <w:footnote w:type="continuationSeparator" w:id="1">
    <w:p w:rsidR="00A06971" w:rsidRDefault="00A06971" w:rsidP="00C6695A">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366" w:rsidRDefault="00A06971">
    <w:pPr>
      <w:pStyle w:val="Header"/>
      <w:spacing w:after="240"/>
      <w:rPr>
        <w:lang w:val="en-US"/>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695A" w:rsidRPr="00F63C50" w:rsidRDefault="00C6695A" w:rsidP="00C6695A">
    <w:pPr>
      <w:pStyle w:val="NoSpacing"/>
      <w:jc w:val="both"/>
      <w:rPr>
        <w:b/>
        <w:i/>
        <w:sz w:val="20"/>
        <w:szCs w:val="20"/>
        <w:shd w:val="clear" w:color="auto" w:fill="FFFFFF"/>
      </w:rPr>
    </w:pPr>
    <w:r w:rsidRPr="00F63C50">
      <w:rPr>
        <w:b/>
        <w:i/>
        <w:sz w:val="20"/>
        <w:szCs w:val="20"/>
        <w:shd w:val="clear" w:color="auto" w:fill="FFFFFF"/>
      </w:rPr>
      <w:t xml:space="preserve">International Journal of Computational                           </w:t>
    </w:r>
    <w:r>
      <w:rPr>
        <w:b/>
        <w:i/>
        <w:sz w:val="20"/>
        <w:szCs w:val="20"/>
        <w:shd w:val="clear" w:color="auto" w:fill="FFFFFF"/>
      </w:rPr>
      <w:t xml:space="preserve">                       </w:t>
    </w:r>
    <w:r w:rsidRPr="00F63C50">
      <w:rPr>
        <w:b/>
        <w:i/>
        <w:sz w:val="20"/>
        <w:szCs w:val="20"/>
        <w:shd w:val="clear" w:color="auto" w:fill="FFFFFF"/>
      </w:rPr>
      <w:t xml:space="preserve"> [</w:t>
    </w:r>
    <w:r w:rsidRPr="00F63C50">
      <w:rPr>
        <w:b/>
        <w:bCs/>
        <w:i/>
        <w:iCs/>
        <w:sz w:val="20"/>
        <w:szCs w:val="20"/>
      </w:rPr>
      <w:t>Vol-1, Issue-1, September 2020]</w:t>
    </w:r>
  </w:p>
  <w:p w:rsidR="00C6695A" w:rsidRPr="00F63C50" w:rsidRDefault="00C6695A" w:rsidP="00C6695A">
    <w:pPr>
      <w:pStyle w:val="NoSpacing"/>
      <w:jc w:val="both"/>
      <w:rPr>
        <w:b/>
        <w:i/>
        <w:sz w:val="20"/>
        <w:szCs w:val="20"/>
        <w:shd w:val="clear" w:color="auto" w:fill="FFFFFF"/>
      </w:rPr>
    </w:pPr>
    <w:r w:rsidRPr="00F63C50">
      <w:rPr>
        <w:b/>
        <w:i/>
        <w:sz w:val="20"/>
        <w:szCs w:val="20"/>
        <w:shd w:val="clear" w:color="auto" w:fill="FFFFFF"/>
      </w:rPr>
      <w:t xml:space="preserve">Modeling and Physical Sciences, (IJCMPS)                                             </w:t>
    </w:r>
    <w:r w:rsidRPr="00F63C50">
      <w:rPr>
        <w:b/>
        <w:bCs/>
        <w:i/>
        <w:iCs/>
        <w:sz w:val="20"/>
        <w:szCs w:val="20"/>
        <w:lang w:val="pt-BR"/>
      </w:rPr>
      <w:t>ISSN: XXXX-XXXX</w:t>
    </w:r>
  </w:p>
  <w:p w:rsidR="00C6695A" w:rsidRPr="004C1544" w:rsidRDefault="00C6695A" w:rsidP="00C6695A">
    <w:pPr>
      <w:pBdr>
        <w:bottom w:val="single" w:sz="18" w:space="0" w:color="auto"/>
      </w:pBdr>
      <w:rPr>
        <w:b/>
        <w:bCs/>
        <w:i/>
        <w:iCs/>
        <w:sz w:val="20"/>
        <w:szCs w:val="20"/>
      </w:rPr>
    </w:pPr>
    <w:r w:rsidRPr="00F63C50">
      <w:rPr>
        <w:b/>
        <w:bCs/>
        <w:i/>
        <w:iCs/>
        <w:sz w:val="20"/>
        <w:szCs w:val="20"/>
      </w:rPr>
      <w:t xml:space="preserve">          </w:t>
    </w:r>
    <w:r>
      <w:rPr>
        <w:b/>
        <w:bCs/>
        <w:i/>
        <w:iCs/>
        <w:sz w:val="20"/>
        <w:szCs w:val="20"/>
      </w:rPr>
      <w:t xml:space="preserve">                              </w:t>
    </w:r>
  </w:p>
  <w:p w:rsidR="00C42366" w:rsidRPr="00C6695A" w:rsidRDefault="00C6695A" w:rsidP="00C6695A">
    <w:pPr>
      <w:pStyle w:val="NoSpacing"/>
      <w:tabs>
        <w:tab w:val="left" w:pos="3120"/>
      </w:tabs>
      <w:jc w:val="both"/>
    </w:pPr>
    <w:r>
      <w:rPr>
        <w:sz w:val="32"/>
        <w:szCs w:val="32"/>
      </w:rPr>
      <w:tab/>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51E6" w:rsidRDefault="001851E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F3576A"/>
    <w:multiLevelType w:val="hybridMultilevel"/>
    <w:tmpl w:val="7C960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3F4800"/>
    <w:multiLevelType w:val="hybridMultilevel"/>
    <w:tmpl w:val="C102F810"/>
    <w:lvl w:ilvl="0" w:tplc="195AF26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9218"/>
  </w:hdrShapeDefaults>
  <w:footnotePr>
    <w:footnote w:id="0"/>
    <w:footnote w:id="1"/>
  </w:footnotePr>
  <w:endnotePr>
    <w:endnote w:id="0"/>
    <w:endnote w:id="1"/>
  </w:endnotePr>
  <w:compat>
    <w:useFELayout/>
  </w:compat>
  <w:rsids>
    <w:rsidRoot w:val="00C6695A"/>
    <w:rsid w:val="001008B2"/>
    <w:rsid w:val="001851E6"/>
    <w:rsid w:val="002A0F0D"/>
    <w:rsid w:val="00640BB6"/>
    <w:rsid w:val="00A06971"/>
    <w:rsid w:val="00A875F7"/>
    <w:rsid w:val="00AA674E"/>
    <w:rsid w:val="00C6695A"/>
    <w:rsid w:val="00C967D6"/>
    <w:rsid w:val="00FF74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08B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PTitle">
    <w:name w:val="TTP Title"/>
    <w:basedOn w:val="Normal"/>
    <w:next w:val="TTPAuthors"/>
    <w:uiPriority w:val="99"/>
    <w:rsid w:val="00C6695A"/>
    <w:pPr>
      <w:autoSpaceDE w:val="0"/>
      <w:autoSpaceDN w:val="0"/>
      <w:spacing w:after="120" w:line="240" w:lineRule="auto"/>
      <w:jc w:val="center"/>
    </w:pPr>
    <w:rPr>
      <w:rFonts w:ascii="Arial" w:eastAsia="Times New Roman" w:hAnsi="Arial" w:cs="Arial"/>
      <w:b/>
      <w:bCs/>
      <w:sz w:val="30"/>
      <w:szCs w:val="30"/>
    </w:rPr>
  </w:style>
  <w:style w:type="paragraph" w:customStyle="1" w:styleId="TTPAuthors">
    <w:name w:val="TTP Author(s)"/>
    <w:basedOn w:val="Normal"/>
    <w:next w:val="TTPAddress"/>
    <w:uiPriority w:val="99"/>
    <w:rsid w:val="00C6695A"/>
    <w:pPr>
      <w:autoSpaceDE w:val="0"/>
      <w:autoSpaceDN w:val="0"/>
      <w:spacing w:before="120" w:after="0" w:line="240" w:lineRule="auto"/>
      <w:jc w:val="center"/>
    </w:pPr>
    <w:rPr>
      <w:rFonts w:ascii="Arial" w:eastAsia="Times New Roman" w:hAnsi="Arial" w:cs="Arial"/>
      <w:sz w:val="28"/>
      <w:szCs w:val="28"/>
    </w:rPr>
  </w:style>
  <w:style w:type="paragraph" w:customStyle="1" w:styleId="TTPAddress">
    <w:name w:val="TTP Address"/>
    <w:basedOn w:val="Normal"/>
    <w:uiPriority w:val="99"/>
    <w:rsid w:val="00C6695A"/>
    <w:pPr>
      <w:autoSpaceDE w:val="0"/>
      <w:autoSpaceDN w:val="0"/>
      <w:spacing w:before="120" w:after="0" w:line="240" w:lineRule="auto"/>
      <w:jc w:val="center"/>
    </w:pPr>
    <w:rPr>
      <w:rFonts w:ascii="Arial" w:eastAsia="Times New Roman" w:hAnsi="Arial" w:cs="Arial"/>
    </w:rPr>
  </w:style>
  <w:style w:type="paragraph" w:customStyle="1" w:styleId="TTPSectionHeading">
    <w:name w:val="TTP Section Heading"/>
    <w:basedOn w:val="Normal"/>
    <w:next w:val="Normal"/>
    <w:uiPriority w:val="99"/>
    <w:rsid w:val="00C6695A"/>
    <w:pPr>
      <w:autoSpaceDE w:val="0"/>
      <w:autoSpaceDN w:val="0"/>
      <w:spacing w:before="360" w:after="120" w:line="240" w:lineRule="auto"/>
      <w:jc w:val="both"/>
    </w:pPr>
    <w:rPr>
      <w:rFonts w:ascii="Times New Roman" w:eastAsia="Times New Roman" w:hAnsi="Times New Roman" w:cs="Times New Roman"/>
      <w:b/>
      <w:bCs/>
      <w:sz w:val="24"/>
      <w:szCs w:val="24"/>
    </w:rPr>
  </w:style>
  <w:style w:type="paragraph" w:customStyle="1" w:styleId="TTPParagraphothers">
    <w:name w:val="TTP Paragraph (others)"/>
    <w:basedOn w:val="Normal"/>
    <w:uiPriority w:val="99"/>
    <w:rsid w:val="00C6695A"/>
    <w:pPr>
      <w:autoSpaceDE w:val="0"/>
      <w:autoSpaceDN w:val="0"/>
      <w:spacing w:after="0" w:line="240" w:lineRule="auto"/>
      <w:ind w:firstLine="283"/>
      <w:jc w:val="both"/>
    </w:pPr>
    <w:rPr>
      <w:rFonts w:ascii="Times New Roman" w:eastAsia="Times New Roman" w:hAnsi="Times New Roman" w:cs="Times New Roman"/>
      <w:sz w:val="24"/>
      <w:szCs w:val="24"/>
    </w:rPr>
  </w:style>
  <w:style w:type="paragraph" w:customStyle="1" w:styleId="TTPAbstract">
    <w:name w:val="TTP Abstract"/>
    <w:basedOn w:val="Normal"/>
    <w:next w:val="TTPSectionHeading"/>
    <w:uiPriority w:val="99"/>
    <w:rsid w:val="00C6695A"/>
    <w:pPr>
      <w:autoSpaceDE w:val="0"/>
      <w:autoSpaceDN w:val="0"/>
      <w:spacing w:before="360" w:after="0" w:line="240" w:lineRule="auto"/>
      <w:jc w:val="both"/>
    </w:pPr>
    <w:rPr>
      <w:rFonts w:ascii="Times New Roman" w:eastAsia="Times New Roman" w:hAnsi="Times New Roman" w:cs="Times New Roman"/>
      <w:sz w:val="24"/>
      <w:szCs w:val="24"/>
    </w:rPr>
  </w:style>
  <w:style w:type="paragraph" w:styleId="Header">
    <w:name w:val="header"/>
    <w:basedOn w:val="Normal"/>
    <w:link w:val="HeaderChar"/>
    <w:uiPriority w:val="99"/>
    <w:rsid w:val="00C6695A"/>
    <w:pPr>
      <w:tabs>
        <w:tab w:val="center" w:pos="4536"/>
        <w:tab w:val="right" w:pos="9072"/>
      </w:tabs>
      <w:autoSpaceDE w:val="0"/>
      <w:autoSpaceDN w:val="0"/>
      <w:spacing w:after="0" w:line="240" w:lineRule="auto"/>
    </w:pPr>
    <w:rPr>
      <w:rFonts w:ascii="Times New Roman" w:eastAsia="Times New Roman" w:hAnsi="Times New Roman" w:cs="Times New Roman"/>
      <w:sz w:val="20"/>
      <w:szCs w:val="20"/>
      <w:lang w:val="de-DE"/>
    </w:rPr>
  </w:style>
  <w:style w:type="character" w:customStyle="1" w:styleId="HeaderChar">
    <w:name w:val="Header Char"/>
    <w:basedOn w:val="DefaultParagraphFont"/>
    <w:link w:val="Header"/>
    <w:uiPriority w:val="99"/>
    <w:rsid w:val="00C6695A"/>
    <w:rPr>
      <w:rFonts w:ascii="Times New Roman" w:eastAsia="Times New Roman" w:hAnsi="Times New Roman" w:cs="Times New Roman"/>
      <w:sz w:val="20"/>
      <w:szCs w:val="20"/>
      <w:lang w:val="de-DE"/>
    </w:rPr>
  </w:style>
  <w:style w:type="character" w:styleId="Hyperlink">
    <w:name w:val="Hyperlink"/>
    <w:uiPriority w:val="99"/>
    <w:rsid w:val="00C6695A"/>
    <w:rPr>
      <w:rFonts w:cs="Times New Roman"/>
      <w:color w:val="0000FF"/>
      <w:u w:val="single"/>
    </w:rPr>
  </w:style>
  <w:style w:type="paragraph" w:styleId="BalloonText">
    <w:name w:val="Balloon Text"/>
    <w:basedOn w:val="Normal"/>
    <w:link w:val="BalloonTextChar"/>
    <w:uiPriority w:val="99"/>
    <w:semiHidden/>
    <w:unhideWhenUsed/>
    <w:rsid w:val="00C6695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6695A"/>
    <w:rPr>
      <w:rFonts w:ascii="Tahoma" w:hAnsi="Tahoma" w:cs="Tahoma"/>
      <w:sz w:val="16"/>
      <w:szCs w:val="16"/>
    </w:rPr>
  </w:style>
  <w:style w:type="paragraph" w:styleId="Footer">
    <w:name w:val="footer"/>
    <w:basedOn w:val="Normal"/>
    <w:link w:val="FooterChar"/>
    <w:uiPriority w:val="99"/>
    <w:unhideWhenUsed/>
    <w:rsid w:val="00C66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695A"/>
  </w:style>
  <w:style w:type="paragraph" w:styleId="NoSpacing">
    <w:name w:val="No Spacing"/>
    <w:uiPriority w:val="1"/>
    <w:qFormat/>
    <w:rsid w:val="00C6695A"/>
    <w:pPr>
      <w:spacing w:after="0" w:line="240" w:lineRule="auto"/>
    </w:pPr>
    <w:rPr>
      <w:rFonts w:ascii="Times New Roman" w:eastAsia="Times New Roman"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iec.mahmoud@gmail.com" TargetMode="Externa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TotalTime>
  <Pages>5</Pages>
  <Words>7449</Words>
  <Characters>42461</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fe</dc:creator>
  <cp:keywords/>
  <dc:description/>
  <cp:lastModifiedBy>sfe</cp:lastModifiedBy>
  <cp:revision>5</cp:revision>
  <dcterms:created xsi:type="dcterms:W3CDTF">2020-09-15T08:57:00Z</dcterms:created>
  <dcterms:modified xsi:type="dcterms:W3CDTF">2020-09-15T09:33:00Z</dcterms:modified>
</cp:coreProperties>
</file>